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55077" w14:textId="77777777" w:rsidR="00382554" w:rsidRDefault="00382554" w:rsidP="00382554">
      <w:pPr>
        <w:rPr>
          <w:lang w:val="tr-TR"/>
        </w:rPr>
      </w:pPr>
    </w:p>
    <w:p w14:paraId="42803025" w14:textId="6F398CA4" w:rsidR="009865C7" w:rsidRDefault="00382554" w:rsidP="00BF166C">
      <w:pPr>
        <w:pStyle w:val="Heading1"/>
        <w:rPr>
          <w:lang w:val="tr-TR"/>
        </w:rPr>
      </w:pPr>
      <w:r>
        <w:rPr>
          <w:lang w:val="tr-TR"/>
        </w:rPr>
        <w:t>Introduction</w:t>
      </w:r>
      <w:r w:rsidR="00BF166C">
        <w:rPr>
          <w:lang w:val="tr-TR"/>
        </w:rPr>
        <w:t>:</w:t>
      </w:r>
    </w:p>
    <w:p w14:paraId="4AC3E0E5" w14:textId="77777777" w:rsidR="00BF166C" w:rsidRDefault="00BF166C" w:rsidP="00BF166C">
      <w:pPr>
        <w:rPr>
          <w:lang w:val="tr-TR"/>
        </w:rPr>
      </w:pPr>
    </w:p>
    <w:p w14:paraId="04F55259" w14:textId="6FE564DC" w:rsidR="000B5AC2" w:rsidRDefault="00BF166C" w:rsidP="00E11303">
      <w:pPr>
        <w:jc w:val="both"/>
        <w:rPr>
          <w:lang w:val="tr-TR"/>
        </w:rPr>
      </w:pPr>
      <w:r>
        <w:rPr>
          <w:lang w:val="tr-TR"/>
        </w:rPr>
        <w:t>Content analysis has always been one of the key methods in communication research. However, with the advent of web 3.0, the data sources for communication</w:t>
      </w:r>
      <w:r w:rsidR="00416B65">
        <w:rPr>
          <w:lang w:val="tr-TR"/>
        </w:rPr>
        <w:t xml:space="preserve"> and polit</w:t>
      </w:r>
      <w:r w:rsidR="00205556">
        <w:rPr>
          <w:lang w:val="tr-TR"/>
        </w:rPr>
        <w:t>ical</w:t>
      </w:r>
      <w:r>
        <w:rPr>
          <w:lang w:val="tr-TR"/>
        </w:rPr>
        <w:t xml:space="preserve"> content analysis has exponentially grew in volume and complexity. The advances in computational methods, such as dictionary analysis or </w:t>
      </w:r>
      <w:r w:rsidR="000360D1">
        <w:rPr>
          <w:lang w:val="tr-TR"/>
        </w:rPr>
        <w:t xml:space="preserve">supervised </w:t>
      </w:r>
      <w:r>
        <w:rPr>
          <w:lang w:val="tr-TR"/>
        </w:rPr>
        <w:t>machine learning, allow researcher to process vast qu</w:t>
      </w:r>
      <w:r w:rsidR="00E11303">
        <w:rPr>
          <w:lang w:val="tr-TR"/>
        </w:rPr>
        <w:t xml:space="preserve">antities of text. </w:t>
      </w:r>
      <w:r w:rsidR="005C023C">
        <w:rPr>
          <w:lang w:val="tr-TR"/>
        </w:rPr>
        <w:t xml:space="preserve">Especially with recent advances </w:t>
      </w:r>
      <w:r w:rsidR="00ED0DCB">
        <w:rPr>
          <w:lang w:val="tr-TR"/>
        </w:rPr>
        <w:t xml:space="preserve">in computer science, such methods became more convinient to use with the increased availability and ease-of-use of softwares such as </w:t>
      </w:r>
      <w:r w:rsidR="00DC6AF8">
        <w:rPr>
          <w:lang w:val="tr-TR"/>
        </w:rPr>
        <w:t xml:space="preserve">Quanteda </w:t>
      </w:r>
      <w:r w:rsidR="00DC6AF8">
        <w:rPr>
          <w:lang w:val="tr-TR"/>
        </w:rPr>
        <w:fldChar w:fldCharType="begin"/>
      </w:r>
      <w:r w:rsidR="00DC6AF8">
        <w:rPr>
          <w:lang w:val="tr-TR"/>
        </w:rPr>
        <w:instrText xml:space="preserve"> ADDIN ZOTERO_ITEM CSL_CITATION {"citationID":"CcETQnQ3","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DC6AF8">
        <w:rPr>
          <w:lang w:val="tr-TR"/>
        </w:rPr>
        <w:fldChar w:fldCharType="separate"/>
      </w:r>
      <w:r w:rsidR="00DC6AF8" w:rsidRPr="00DC6AF8">
        <w:rPr>
          <w:rFonts w:ascii="Calibri" w:hAnsi="Calibri" w:cs="Calibri"/>
        </w:rPr>
        <w:t>(Benoit et al., 2018)</w:t>
      </w:r>
      <w:r w:rsidR="00DC6AF8">
        <w:rPr>
          <w:lang w:val="tr-TR"/>
        </w:rPr>
        <w:fldChar w:fldCharType="end"/>
      </w:r>
      <w:r w:rsidR="003E4D4C">
        <w:rPr>
          <w:lang w:val="tr-TR"/>
        </w:rPr>
        <w:t xml:space="preserve">, NLTK </w:t>
      </w:r>
      <w:r w:rsidR="003E4D4C">
        <w:rPr>
          <w:lang w:val="tr-TR"/>
        </w:rPr>
        <w:fldChar w:fldCharType="begin"/>
      </w:r>
      <w:r w:rsidR="003E4D4C">
        <w:rPr>
          <w:lang w:val="tr-TR"/>
        </w:rPr>
        <w:instrText xml:space="preserve"> ADDIN ZOTERO_ITEM CSL_CITATION {"citationID":"iYt6fJr9","properties":{"formattedCitation":"(Loper &amp; Bird, 2002)","plainCitation":"(Loper &amp; Bird, 2002)","noteIndex":0},"citationItems":[{"id":5517,"uris":["http://zotero.org/groups/4688598/items/8F2FV34L"],"itemData":{"id":5517,"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schema":"https://github.com/citation-style-language/schema/raw/master/csl-citation.json"} </w:instrText>
      </w:r>
      <w:r w:rsidR="003E4D4C">
        <w:rPr>
          <w:lang w:val="tr-TR"/>
        </w:rPr>
        <w:fldChar w:fldCharType="separate"/>
      </w:r>
      <w:r w:rsidR="003E4D4C" w:rsidRPr="003E4D4C">
        <w:rPr>
          <w:rFonts w:ascii="Calibri" w:hAnsi="Calibri" w:cs="Calibri"/>
        </w:rPr>
        <w:t>(Loper &amp; Bird, 2002)</w:t>
      </w:r>
      <w:r w:rsidR="003E4D4C">
        <w:rPr>
          <w:lang w:val="tr-TR"/>
        </w:rPr>
        <w:fldChar w:fldCharType="end"/>
      </w:r>
      <w:r w:rsidR="003E4D4C">
        <w:rPr>
          <w:lang w:val="tr-TR"/>
        </w:rPr>
        <w:t>, caRet</w:t>
      </w:r>
      <w:r w:rsidR="003E4D4C">
        <w:rPr>
          <w:lang w:val="tr-TR"/>
        </w:rPr>
        <w:fldChar w:fldCharType="begin"/>
      </w:r>
      <w:r w:rsidR="003E4D4C">
        <w:rPr>
          <w:lang w:val="tr-TR"/>
        </w:rPr>
        <w:instrText xml:space="preserve"> ADDIN ZOTERO_ITEM CSL_CITATION {"citationID":"cKS5Lk9e","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3E4D4C">
        <w:rPr>
          <w:lang w:val="tr-TR"/>
        </w:rPr>
        <w:fldChar w:fldCharType="separate"/>
      </w:r>
      <w:r w:rsidR="003E4D4C" w:rsidRPr="003E4D4C">
        <w:rPr>
          <w:rFonts w:ascii="Calibri" w:hAnsi="Calibri" w:cs="Calibri"/>
        </w:rPr>
        <w:t>(Kuhn, 2008)</w:t>
      </w:r>
      <w:r w:rsidR="003E4D4C">
        <w:rPr>
          <w:lang w:val="tr-TR"/>
        </w:rPr>
        <w:fldChar w:fldCharType="end"/>
      </w:r>
      <w:r w:rsidR="00065AEF">
        <w:rPr>
          <w:lang w:val="tr-TR"/>
        </w:rPr>
        <w:t xml:space="preserve"> and SciKitLearn</w:t>
      </w:r>
      <w:r w:rsidR="00065AEF">
        <w:rPr>
          <w:lang w:val="tr-TR"/>
        </w:rPr>
        <w:fldChar w:fldCharType="begin"/>
      </w:r>
      <w:r w:rsidR="00065AEF">
        <w:rPr>
          <w:lang w:val="tr-TR"/>
        </w:rPr>
        <w:instrText xml:space="preserve"> ADDIN ZOTERO_ITEM CSL_CITATION {"citationID":"QOxTIZh0","properties":{"formattedCitation":"(Pedregosa et al., 2011)","plainCitation":"(Pedregosa et al., 2011)","noteIndex":0},"citationItems":[{"id":5521,"uris":["http://zotero.org/groups/4688598/items/VUEQJBAX"],"itemData":{"id":5521,"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065AEF">
        <w:rPr>
          <w:lang w:val="tr-TR"/>
        </w:rPr>
        <w:fldChar w:fldCharType="separate"/>
      </w:r>
      <w:r w:rsidR="00065AEF" w:rsidRPr="00065AEF">
        <w:rPr>
          <w:rFonts w:ascii="Calibri" w:hAnsi="Calibri" w:cs="Calibri"/>
        </w:rPr>
        <w:t>(Pedregosa et al., 2011)</w:t>
      </w:r>
      <w:r w:rsidR="00065AEF">
        <w:rPr>
          <w:lang w:val="tr-TR"/>
        </w:rPr>
        <w:fldChar w:fldCharType="end"/>
      </w:r>
      <w:r w:rsidR="00AF1010">
        <w:rPr>
          <w:lang w:val="tr-TR"/>
        </w:rPr>
        <w:t>.</w:t>
      </w:r>
    </w:p>
    <w:p w14:paraId="65AA9864" w14:textId="47C023D4" w:rsidR="00AF1010" w:rsidRDefault="00E11303" w:rsidP="00920701">
      <w:pPr>
        <w:jc w:val="both"/>
        <w:rPr>
          <w:lang w:val="tr-TR"/>
        </w:rPr>
      </w:pPr>
      <w:r>
        <w:rPr>
          <w:lang w:val="tr-TR"/>
        </w:rPr>
        <w:t>While automated content analysis methods offer</w:t>
      </w:r>
      <w:r w:rsidR="006D6132">
        <w:rPr>
          <w:lang w:val="tr-TR"/>
        </w:rPr>
        <w:t xml:space="preserve"> a chance to analyze large quantites of text, </w:t>
      </w:r>
      <w:r w:rsidR="00CB0DFA">
        <w:rPr>
          <w:lang w:val="tr-TR"/>
        </w:rPr>
        <w:t>dictionary and shallow learning (SL) based</w:t>
      </w:r>
      <w:r>
        <w:rPr>
          <w:lang w:val="tr-TR"/>
        </w:rPr>
        <w:t xml:space="preserve"> methods</w:t>
      </w:r>
      <w:r w:rsidR="00CB0DFA">
        <w:rPr>
          <w:lang w:val="tr-TR"/>
        </w:rPr>
        <w:t xml:space="preserve"> are still rather costly. They often</w:t>
      </w:r>
      <w:r>
        <w:rPr>
          <w:lang w:val="tr-TR"/>
        </w:rPr>
        <w:t xml:space="preserve"> require considerable amount of effort from researcher to create training datasets, </w:t>
      </w:r>
      <w:r w:rsidR="00CB0DFA">
        <w:rPr>
          <w:lang w:val="tr-TR"/>
        </w:rPr>
        <w:t xml:space="preserve">extensively test and validate </w:t>
      </w:r>
      <w:r w:rsidR="0042643B">
        <w:rPr>
          <w:lang w:val="tr-TR"/>
        </w:rPr>
        <w:t>their models</w:t>
      </w:r>
      <w:r w:rsidR="00AF1010">
        <w:rPr>
          <w:lang w:val="tr-TR"/>
        </w:rPr>
        <w:t xml:space="preserve"> </w:t>
      </w:r>
      <w:r w:rsidR="00D77C4E">
        <w:rPr>
          <w:lang w:val="tr-TR"/>
        </w:rPr>
        <w:fldChar w:fldCharType="begin"/>
      </w:r>
      <w:r w:rsidR="00D77C4E">
        <w:rPr>
          <w:lang w:val="tr-TR"/>
        </w:rPr>
        <w:instrText xml:space="preserve"> ADDIN ZOTERO_ITEM CSL_CITATION {"citationID":"1JnvedDl","properties":{"formattedCitation":"(Grimmer &amp; Stewart, 2013)","plainCitation":"(Grimmer &amp; Stewart, 2013)","noteIndex":0},"citationItems":[{"id":861,"uris":["http://zotero.org/users/5392384/items/BY2YSC67"],"itemData":{"id":861,"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D77C4E">
        <w:rPr>
          <w:lang w:val="tr-TR"/>
        </w:rPr>
        <w:fldChar w:fldCharType="separate"/>
      </w:r>
      <w:r w:rsidR="00D77C4E" w:rsidRPr="00D77C4E">
        <w:rPr>
          <w:rFonts w:ascii="Calibri" w:hAnsi="Calibri" w:cs="Calibri"/>
        </w:rPr>
        <w:t>(Grimmer &amp; Stewart, 2013)</w:t>
      </w:r>
      <w:r w:rsidR="00D77C4E">
        <w:rPr>
          <w:lang w:val="tr-TR"/>
        </w:rPr>
        <w:fldChar w:fldCharType="end"/>
      </w:r>
      <w:r w:rsidR="00D77C4E">
        <w:rPr>
          <w:lang w:val="tr-TR"/>
        </w:rPr>
        <w:t>.</w:t>
      </w:r>
      <w:r w:rsidR="000B5AC2">
        <w:rPr>
          <w:lang w:val="tr-TR"/>
        </w:rPr>
        <w:t xml:space="preserve"> </w:t>
      </w:r>
      <w:r w:rsidR="00AF1010">
        <w:rPr>
          <w:lang w:val="tr-TR"/>
        </w:rPr>
        <w:t xml:space="preserve">Moreover, these methods are often unable to </w:t>
      </w:r>
      <w:r w:rsidR="00A73074">
        <w:rPr>
          <w:lang w:val="tr-TR"/>
        </w:rPr>
        <w:t>help researchers process multi-modal communication where the message is spread across different modalities such as memes, and campaing posters.</w:t>
      </w:r>
    </w:p>
    <w:p w14:paraId="427CCD5F" w14:textId="528CBDDD" w:rsidR="001F2B60" w:rsidRDefault="002B4434" w:rsidP="00920701">
      <w:pPr>
        <w:jc w:val="both"/>
        <w:rPr>
          <w:lang w:val="tr-TR"/>
        </w:rPr>
      </w:pPr>
      <w:r>
        <w:rPr>
          <w:lang w:val="tr-TR"/>
        </w:rPr>
        <w:t xml:space="preserve">While deep learning (DL) based models </w:t>
      </w:r>
      <w:r w:rsidR="001A5817">
        <w:rPr>
          <w:lang w:val="tr-TR"/>
        </w:rPr>
        <w:t xml:space="preserve">have similar, if not more demanding, </w:t>
      </w:r>
      <w:r w:rsidR="007B54CE">
        <w:rPr>
          <w:lang w:val="tr-TR"/>
        </w:rPr>
        <w:t xml:space="preserve">requirements in terms of training and validation, they also carry possiblity to extend </w:t>
      </w:r>
      <w:r w:rsidR="009B2F2D">
        <w:rPr>
          <w:lang w:val="tr-TR"/>
        </w:rPr>
        <w:t>content analysis inquiries to multi-modal materials. Previous studies</w:t>
      </w:r>
      <w:r w:rsidR="00E26780">
        <w:rPr>
          <w:lang w:val="tr-TR"/>
        </w:rPr>
        <w:t xml:space="preserve"> </w:t>
      </w:r>
      <w:r w:rsidR="009B2F2D">
        <w:rPr>
          <w:lang w:val="tr-TR"/>
        </w:rPr>
        <w:t>have demonstrated the flexibility of embeddings to analyze multimodel data</w:t>
      </w:r>
      <w:r w:rsidR="000D08B2">
        <w:rPr>
          <w:lang w:val="tr-TR"/>
        </w:rPr>
        <w:fldChar w:fldCharType="begin"/>
      </w:r>
      <w:r w:rsidR="000D08B2">
        <w:rPr>
          <w:lang w:val="tr-TR"/>
        </w:rPr>
        <w:instrText xml:space="preserve"> ADDIN ZOTERO_ITEM CSL_CITATION {"citationID":"y4YGQmlM","properties":{"formattedCitation":"(Li et al., 2022; Niu et al., 2019; Tseng et al., 2021)","plainCitation":"(Li et al., 2022; Niu et al., 2019; Tseng et al., 2021)","noteIndex":0},"citationItems":[{"id":5524,"uris":["http://zotero.org/groups/4688598/items/YXBM88ZI"],"itemData":{"id":5524,"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id":5501,"uris":["http://zotero.org/groups/4688598/items/7DX9AR2D"],"itemData":{"id":550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id":5523,"uris":["http://zotero.org/groups/4688598/items/3TB6FH2V"],"itemData":{"id":5523,"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schema":"https://github.com/citation-style-language/schema/raw/master/csl-citation.json"} </w:instrText>
      </w:r>
      <w:r w:rsidR="000D08B2">
        <w:rPr>
          <w:lang w:val="tr-TR"/>
        </w:rPr>
        <w:fldChar w:fldCharType="separate"/>
      </w:r>
      <w:r w:rsidR="000D08B2" w:rsidRPr="00DB55E8">
        <w:rPr>
          <w:rFonts w:ascii="Calibri" w:hAnsi="Calibri" w:cs="Calibri"/>
        </w:rPr>
        <w:t>(Li et al., 2022; Niu et al., 2019; Tseng et al., 2021)</w:t>
      </w:r>
      <w:r w:rsidR="000D08B2">
        <w:rPr>
          <w:lang w:val="tr-TR"/>
        </w:rPr>
        <w:fldChar w:fldCharType="end"/>
      </w:r>
      <w:r w:rsidR="009B2F2D">
        <w:rPr>
          <w:lang w:val="tr-TR"/>
        </w:rPr>
        <w:t>.</w:t>
      </w:r>
      <w:r w:rsidR="00075F17">
        <w:rPr>
          <w:lang w:val="tr-TR"/>
        </w:rPr>
        <w:t xml:space="preserve"> This potential becomes even more valuable</w:t>
      </w:r>
      <w:r w:rsidR="0009560C">
        <w:rPr>
          <w:lang w:val="tr-TR"/>
        </w:rPr>
        <w:t xml:space="preserve"> as the political and social actors adapt and increase their communication on social media platforms using </w:t>
      </w:r>
      <w:r w:rsidR="00A8222C">
        <w:rPr>
          <w:lang w:val="tr-TR"/>
        </w:rPr>
        <w:t>audio-visual materials as well as text</w:t>
      </w:r>
      <w:r w:rsidR="00485211">
        <w:rPr>
          <w:lang w:val="tr-TR"/>
        </w:rPr>
        <w:t>. For example,</w:t>
      </w:r>
      <w:r w:rsidR="00A8222C">
        <w:rPr>
          <w:lang w:val="tr-TR"/>
        </w:rPr>
        <w:t xml:space="preserve"> one of the key political actors in Europe, the European Union has </w:t>
      </w:r>
      <w:r w:rsidR="00CC4DD4">
        <w:rPr>
          <w:lang w:val="tr-TR"/>
        </w:rPr>
        <w:t>increased its Twitter communication almost 4 folds in the last decade</w:t>
      </w:r>
      <w:r w:rsidR="00B70AB1">
        <w:rPr>
          <w:lang w:val="tr-TR"/>
        </w:rPr>
        <w:t xml:space="preserve"> where more than 40% of the messages contain at lease one embedded image </w:t>
      </w:r>
      <w:r w:rsidR="00856707">
        <w:rPr>
          <w:lang w:val="tr-TR"/>
        </w:rPr>
        <w:fldChar w:fldCharType="begin"/>
      </w:r>
      <w:r w:rsidR="00856707">
        <w:rPr>
          <w:lang w:val="tr-TR"/>
        </w:rPr>
        <w:instrText xml:space="preserve"> ADDIN ZOTERO_ITEM CSL_CITATION {"citationID":"nhpGtbO3","properties":{"formattedCitation":"(\\uc0\\u214{}zdemir &amp; Rauh, 2022)","plainCitation":"(Özdemir &amp; Rauh, 2022)","noteIndex":0},"citationItems":[{"id":5527,"uris":["http://zotero.org/groups/4688598/items/K2CHKHRA"],"itemData":{"id":5527,"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schema":"https://github.com/citation-style-language/schema/raw/master/csl-citation.json"} </w:instrText>
      </w:r>
      <w:r w:rsidR="00856707">
        <w:rPr>
          <w:lang w:val="tr-TR"/>
        </w:rPr>
        <w:fldChar w:fldCharType="separate"/>
      </w:r>
      <w:r w:rsidR="00856707" w:rsidRPr="00856707">
        <w:rPr>
          <w:rFonts w:ascii="Calibri" w:hAnsi="Calibri" w:cs="Calibri"/>
          <w:szCs w:val="24"/>
        </w:rPr>
        <w:t>(Özdemir &amp; Rauh, 2022)</w:t>
      </w:r>
      <w:r w:rsidR="00856707">
        <w:rPr>
          <w:lang w:val="tr-TR"/>
        </w:rPr>
        <w:fldChar w:fldCharType="end"/>
      </w:r>
      <w:r w:rsidR="002647FB">
        <w:rPr>
          <w:lang w:val="tr-TR"/>
        </w:rPr>
        <w:t>. Against this backdrop, DL embeddings</w:t>
      </w:r>
      <w:r w:rsidR="004B7A00">
        <w:rPr>
          <w:lang w:val="tr-TR"/>
        </w:rPr>
        <w:t xml:space="preserve"> carry the potential to open up new research venues and possiblities.</w:t>
      </w:r>
    </w:p>
    <w:p w14:paraId="1985C09C" w14:textId="77777777" w:rsidR="00382554" w:rsidRDefault="00702EE2" w:rsidP="00920701">
      <w:pPr>
        <w:jc w:val="both"/>
        <w:rPr>
          <w:lang w:val="tr-TR"/>
        </w:rPr>
      </w:pPr>
      <w:r>
        <w:rPr>
          <w:lang w:val="tr-TR"/>
        </w:rPr>
        <w:t xml:space="preserve">In this paper, we evaluate the </w:t>
      </w:r>
      <w:r w:rsidR="00CA27CB">
        <w:rPr>
          <w:lang w:val="tr-TR"/>
        </w:rPr>
        <w:t xml:space="preserve">feasibility of using multi-modal DL </w:t>
      </w:r>
      <w:r w:rsidR="0020448F">
        <w:rPr>
          <w:lang w:val="tr-TR"/>
        </w:rPr>
        <w:t>embeddings to classify political messages where the message is delivered with a combination of visual and textual modalities</w:t>
      </w:r>
      <w:r w:rsidR="006E1622">
        <w:rPr>
          <w:lang w:val="tr-TR"/>
        </w:rPr>
        <w:t xml:space="preserve"> in a computational experiment. </w:t>
      </w:r>
      <w:r w:rsidR="00920D1A">
        <w:rPr>
          <w:lang w:val="tr-TR"/>
        </w:rPr>
        <w:t>We utilize series of SL models and multi-modal DL embedding to classify manually annotated tweets from EU executives</w:t>
      </w:r>
      <w:r w:rsidR="00466D63">
        <w:rPr>
          <w:lang w:val="tr-TR"/>
        </w:rPr>
        <w:t xml:space="preserve">. We then compare the classification performance </w:t>
      </w:r>
      <w:r w:rsidR="00FF20B6">
        <w:rPr>
          <w:lang w:val="tr-TR"/>
        </w:rPr>
        <w:t>of these models</w:t>
      </w:r>
      <w:r w:rsidR="00F71C75">
        <w:rPr>
          <w:lang w:val="tr-TR"/>
        </w:rPr>
        <w:t>. Our results indicate [...]. Finally, we conclude with some recommendations for researchers who would like to use multi-modal data</w:t>
      </w:r>
      <w:r w:rsidR="00382554">
        <w:rPr>
          <w:lang w:val="tr-TR"/>
        </w:rPr>
        <w:t xml:space="preserve"> in automated content analysis.</w:t>
      </w:r>
    </w:p>
    <w:p w14:paraId="5B28C4A1" w14:textId="77777777" w:rsidR="00382554" w:rsidRDefault="00382554" w:rsidP="00920701">
      <w:pPr>
        <w:jc w:val="both"/>
        <w:rPr>
          <w:lang w:val="tr-TR"/>
        </w:rPr>
      </w:pPr>
    </w:p>
    <w:p w14:paraId="42EA489C" w14:textId="66576CC4" w:rsidR="001F2B60" w:rsidRDefault="00382554" w:rsidP="00382554">
      <w:pPr>
        <w:pStyle w:val="Heading1"/>
        <w:rPr>
          <w:lang w:val="tr-TR"/>
        </w:rPr>
      </w:pPr>
      <w:r>
        <w:rPr>
          <w:lang w:val="tr-TR"/>
        </w:rPr>
        <w:t>Research design and data:</w:t>
      </w:r>
    </w:p>
    <w:p w14:paraId="42F49ACE" w14:textId="3CE3B77D" w:rsidR="00382554" w:rsidRDefault="00382554" w:rsidP="00382554">
      <w:pPr>
        <w:rPr>
          <w:lang w:val="tr-TR"/>
        </w:rPr>
      </w:pPr>
    </w:p>
    <w:p w14:paraId="0EB389AB" w14:textId="3CA42CE9" w:rsidR="00595146" w:rsidRPr="00590D9D" w:rsidRDefault="003E42DE" w:rsidP="00595146">
      <w:pPr>
        <w:jc w:val="both"/>
        <w:rPr>
          <w:lang w:val="tr-TR"/>
        </w:rPr>
      </w:pPr>
      <w:r>
        <w:rPr>
          <w:lang w:val="tr-TR"/>
        </w:rPr>
        <w:t xml:space="preserve">We use 830 tweets from the EU executive accounts sent out between </w:t>
      </w:r>
      <w:r w:rsidR="00141BB8">
        <w:rPr>
          <w:lang w:val="tr-TR"/>
        </w:rPr>
        <w:t>December 1st 2019 and July 31st 2020.</w:t>
      </w:r>
      <w:r w:rsidR="00590D9D">
        <w:rPr>
          <w:lang w:val="tr-TR"/>
        </w:rPr>
        <w:t xml:space="preserve"> </w:t>
      </w:r>
      <w:r w:rsidR="00590D9D">
        <w:t xml:space="preserve">We focus on these </w:t>
      </w:r>
      <w:r w:rsidR="00CF04C7">
        <w:t>828</w:t>
      </w:r>
      <w:r w:rsidR="00590D9D">
        <w:t xml:space="preserve"> tweets in our experiment specifically because they deliver their message by combining text and images</w:t>
      </w:r>
      <w:r w:rsidR="001A37CC">
        <w:t xml:space="preserve"> or supplemented the textual message with imagery</w:t>
      </w:r>
      <w:r w:rsidR="00590D9D">
        <w:rPr>
          <w:lang w:val="tr-TR"/>
        </w:rPr>
        <w:t>. An example of them is presented in figure 1.</w:t>
      </w:r>
      <w:r w:rsidR="00141BB8">
        <w:rPr>
          <w:lang w:val="tr-TR"/>
        </w:rPr>
        <w:t xml:space="preserve"> The tweets are manually annotated </w:t>
      </w:r>
      <w:r w:rsidR="00B3577C">
        <w:rPr>
          <w:lang w:val="tr-TR"/>
        </w:rPr>
        <w:t>as a part of the project Trondheim Analytica (Özdemir, Graneng, de Wilde, forthcoming)</w:t>
      </w:r>
      <w:r w:rsidR="00AB3583">
        <w:rPr>
          <w:lang w:val="tr-TR"/>
        </w:rPr>
        <w:t xml:space="preserve">. The orginal dataset </w:t>
      </w:r>
      <w:r w:rsidR="00364F9F">
        <w:rPr>
          <w:lang w:val="tr-TR"/>
        </w:rPr>
        <w:t xml:space="preserve">is composed of all tweets from the 117 verified accounts of EU executives </w:t>
      </w:r>
      <w:r w:rsidR="00EF7ABF">
        <w:rPr>
          <w:lang w:val="tr-TR"/>
        </w:rPr>
        <w:t xml:space="preserve">which includes commissioners, </w:t>
      </w:r>
      <w:r w:rsidR="00940554">
        <w:rPr>
          <w:lang w:val="tr-TR"/>
        </w:rPr>
        <w:t xml:space="preserve">director generals, </w:t>
      </w:r>
      <w:r w:rsidR="00035208">
        <w:rPr>
          <w:lang w:val="tr-TR"/>
        </w:rPr>
        <w:t xml:space="preserve">institutions and </w:t>
      </w:r>
      <w:r w:rsidR="00035208">
        <w:rPr>
          <w:lang w:val="tr-TR"/>
        </w:rPr>
        <w:lastRenderedPageBreak/>
        <w:t xml:space="preserve">agencies responsible for policy making and implementation at the EU level. </w:t>
      </w:r>
      <w:r w:rsidR="000E4607">
        <w:rPr>
          <w:lang w:val="tr-TR"/>
        </w:rPr>
        <w:t>Tweets were</w:t>
      </w:r>
      <w:r w:rsidR="000E4607" w:rsidRPr="000E4607">
        <w:rPr>
          <w:lang w:val="tr-TR"/>
        </w:rPr>
        <w:t xml:space="preserve"> manually coded as a whole according to its key message</w:t>
      </w:r>
      <w:r w:rsidR="000E4607">
        <w:rPr>
          <w:lang w:val="tr-TR"/>
        </w:rPr>
        <w:t xml:space="preserve"> by a team of two researchers</w:t>
      </w:r>
      <w:r w:rsidR="000E4607" w:rsidRPr="000E4607">
        <w:rPr>
          <w:lang w:val="tr-TR"/>
        </w:rPr>
        <w:t xml:space="preserve">. </w:t>
      </w:r>
      <w:r w:rsidR="00A9092E">
        <w:rPr>
          <w:lang w:val="tr-TR"/>
        </w:rPr>
        <w:t>T</w:t>
      </w:r>
      <w:r w:rsidR="000E4607" w:rsidRPr="000E4607">
        <w:rPr>
          <w:lang w:val="tr-TR"/>
        </w:rPr>
        <w:t>hese key messages</w:t>
      </w:r>
      <w:r w:rsidR="00A9092E">
        <w:rPr>
          <w:lang w:val="tr-TR"/>
        </w:rPr>
        <w:t>,</w:t>
      </w:r>
      <w:r w:rsidR="000E4607" w:rsidRPr="000E4607">
        <w:rPr>
          <w:lang w:val="tr-TR"/>
        </w:rPr>
        <w:t xml:space="preserve"> object of publicity, </w:t>
      </w:r>
      <w:r w:rsidR="00D375F4">
        <w:rPr>
          <w:lang w:val="tr-TR"/>
        </w:rPr>
        <w:t xml:space="preserve"> are </w:t>
      </w:r>
      <w:r w:rsidR="000E4607" w:rsidRPr="000E4607">
        <w:rPr>
          <w:lang w:val="tr-TR"/>
        </w:rPr>
        <w:t>the specific acts in the tweet such as meetings, identity or mission statements, opinions, and identified by “what is being publicized in the tweet?”.</w:t>
      </w:r>
      <w:r w:rsidR="00C022F1">
        <w:rPr>
          <w:lang w:val="tr-TR"/>
        </w:rPr>
        <w:t xml:space="preserve"> O</w:t>
      </w:r>
      <w:r w:rsidR="00C022F1" w:rsidRPr="000E4607">
        <w:rPr>
          <w:lang w:val="tr-TR"/>
        </w:rPr>
        <w:t xml:space="preserve">bject of publicity </w:t>
      </w:r>
      <w:r w:rsidR="00595146" w:rsidRPr="000E4607">
        <w:rPr>
          <w:lang w:val="tr-TR"/>
        </w:rPr>
        <w:t>consists of six different categories</w:t>
      </w:r>
      <w:r w:rsidR="00595146">
        <w:rPr>
          <w:lang w:val="tr-TR"/>
        </w:rPr>
        <w:t xml:space="preserve"> which are</w:t>
      </w:r>
      <w:r w:rsidR="00C022F1" w:rsidRPr="000E4607">
        <w:rPr>
          <w:lang w:val="tr-TR"/>
        </w:rPr>
        <w:t xml:space="preserve"> coded as individual binary indicators</w:t>
      </w:r>
      <w:r w:rsidR="002E4478">
        <w:rPr>
          <w:lang w:val="tr-TR"/>
        </w:rPr>
        <w:t xml:space="preserve"> since</w:t>
      </w:r>
      <w:r w:rsidR="00C022F1" w:rsidRPr="000E4607">
        <w:rPr>
          <w:lang w:val="tr-TR"/>
        </w:rPr>
        <w:t xml:space="preserve"> tweets can contain multiple categories of object of publicity</w:t>
      </w:r>
      <w:r w:rsidR="002E4478">
        <w:rPr>
          <w:lang w:val="tr-TR"/>
        </w:rPr>
        <w:t>.</w:t>
      </w:r>
      <w:r w:rsidR="00BD29C1">
        <w:rPr>
          <w:lang w:val="tr-TR"/>
        </w:rPr>
        <w:t xml:space="preserve"> Reply category is provided by Twitter API.</w:t>
      </w:r>
      <w:r w:rsidR="00595146" w:rsidRPr="000E4607">
        <w:rPr>
          <w:lang w:val="tr-TR"/>
        </w:rPr>
        <w:t xml:space="preserve"> Categories for object of publicity and example tweets are presented in Table 1. </w:t>
      </w:r>
      <w:r w:rsidR="002E4478">
        <w:rPr>
          <w:lang w:val="tr-TR"/>
        </w:rPr>
        <w:t>To ensure the data quality,</w:t>
      </w:r>
      <w:r w:rsidR="00C022F1" w:rsidRPr="000E4607">
        <w:rPr>
          <w:lang w:val="tr-TR"/>
        </w:rPr>
        <w:t xml:space="preserve"> three rounds of intercoder reliability tests</w:t>
      </w:r>
      <w:r w:rsidR="00E37D16">
        <w:rPr>
          <w:lang w:val="tr-TR"/>
        </w:rPr>
        <w:t xml:space="preserve"> were conducted</w:t>
      </w:r>
      <w:r w:rsidR="00C022F1" w:rsidRPr="000E4607">
        <w:rPr>
          <w:lang w:val="tr-TR"/>
        </w:rPr>
        <w:t xml:space="preserve"> between coders before coding the full sample.</w:t>
      </w:r>
      <w:r w:rsidR="00595146" w:rsidRPr="00595146">
        <w:rPr>
          <w:lang w:val="tr-TR"/>
        </w:rPr>
        <w:t xml:space="preserve"> </w:t>
      </w:r>
      <w:r w:rsidR="00595146" w:rsidRPr="000E4607">
        <w:rPr>
          <w:lang w:val="tr-TR"/>
        </w:rPr>
        <w:t>The first two rounds showed insufficient reliability scores, but after intensive training and discussion among coders, we reached sufficient reliability scores across all coding categories (</w:t>
      </w:r>
      <w:r w:rsidR="001E4277">
        <w:rPr>
          <w:lang w:val="tr-TR"/>
        </w:rPr>
        <w:t xml:space="preserve">Krippendorf </w:t>
      </w:r>
      <w:r w:rsidR="001E4277">
        <w:rPr>
          <w:rFonts w:cstheme="minorHAnsi"/>
          <w:lang w:val="tr-TR"/>
        </w:rPr>
        <w:t>α</w:t>
      </w:r>
      <w:r w:rsidR="001E4277">
        <w:rPr>
          <w:lang w:val="tr-TR"/>
        </w:rPr>
        <w:t xml:space="preserve"> &gt;.8</w:t>
      </w:r>
      <w:r w:rsidR="00595146" w:rsidRPr="000E4607">
        <w:rPr>
          <w:lang w:val="tr-TR"/>
        </w:rPr>
        <w:t>).</w:t>
      </w:r>
    </w:p>
    <w:p w14:paraId="060BCE7A" w14:textId="2A8C1537" w:rsidR="00D325C3" w:rsidRDefault="00D325C3" w:rsidP="00D325C3">
      <w:pPr>
        <w:pStyle w:val="Caption"/>
        <w:keepNext/>
      </w:pPr>
      <w:r>
        <w:t xml:space="preserve">Table </w:t>
      </w:r>
      <w:r w:rsidR="00672E02">
        <w:fldChar w:fldCharType="begin"/>
      </w:r>
      <w:r w:rsidR="00672E02">
        <w:instrText xml:space="preserve"> SEQ Table \* ARABIC </w:instrText>
      </w:r>
      <w:r w:rsidR="00672E02">
        <w:fldChar w:fldCharType="separate"/>
      </w:r>
      <w:r w:rsidR="00BD29C1">
        <w:rPr>
          <w:noProof/>
        </w:rPr>
        <w:t>1</w:t>
      </w:r>
      <w:r w:rsidR="00672E02">
        <w:rPr>
          <w:noProof/>
        </w:rPr>
        <w:fldChar w:fldCharType="end"/>
      </w:r>
      <w:r>
        <w:t>: Categories for object of publicity</w:t>
      </w:r>
    </w:p>
    <w:tbl>
      <w:tblPr>
        <w:tblStyle w:val="TableGrid"/>
        <w:tblW w:w="926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2384"/>
        <w:gridCol w:w="2158"/>
        <w:gridCol w:w="2158"/>
      </w:tblGrid>
      <w:tr w:rsidR="00FF7AE3" w:rsidRPr="0078643B" w14:paraId="5F341C88" w14:textId="05FD3B24" w:rsidTr="00FF7AE3">
        <w:trPr>
          <w:trHeight w:val="594"/>
        </w:trPr>
        <w:tc>
          <w:tcPr>
            <w:tcW w:w="2564" w:type="dxa"/>
            <w:vMerge w:val="restart"/>
            <w:tcBorders>
              <w:top w:val="single" w:sz="18" w:space="0" w:color="auto"/>
            </w:tcBorders>
            <w:vAlign w:val="center"/>
          </w:tcPr>
          <w:p w14:paraId="56456BA5" w14:textId="77777777" w:rsidR="00FF7AE3" w:rsidRPr="0078643B" w:rsidRDefault="00FF7AE3" w:rsidP="00FF7AE3">
            <w:pPr>
              <w:jc w:val="center"/>
              <w:rPr>
                <w:b/>
                <w:sz w:val="20"/>
                <w:szCs w:val="16"/>
              </w:rPr>
            </w:pPr>
            <w:r w:rsidRPr="0078643B">
              <w:rPr>
                <w:b/>
                <w:sz w:val="20"/>
                <w:szCs w:val="16"/>
              </w:rPr>
              <w:t>Object of publicity categories</w:t>
            </w:r>
          </w:p>
        </w:tc>
        <w:tc>
          <w:tcPr>
            <w:tcW w:w="2384" w:type="dxa"/>
            <w:vMerge w:val="restart"/>
            <w:tcBorders>
              <w:top w:val="single" w:sz="18" w:space="0" w:color="auto"/>
            </w:tcBorders>
            <w:vAlign w:val="center"/>
          </w:tcPr>
          <w:p w14:paraId="403F8091" w14:textId="77777777" w:rsidR="00FF7AE3" w:rsidRPr="0078643B" w:rsidRDefault="00FF7AE3" w:rsidP="00FF7AE3">
            <w:pPr>
              <w:jc w:val="center"/>
              <w:rPr>
                <w:b/>
                <w:sz w:val="20"/>
                <w:szCs w:val="16"/>
              </w:rPr>
            </w:pPr>
            <w:r w:rsidRPr="0078643B">
              <w:rPr>
                <w:b/>
                <w:sz w:val="20"/>
                <w:szCs w:val="16"/>
              </w:rPr>
              <w:t>Definition</w:t>
            </w:r>
          </w:p>
        </w:tc>
        <w:tc>
          <w:tcPr>
            <w:tcW w:w="4316" w:type="dxa"/>
            <w:gridSpan w:val="2"/>
            <w:tcBorders>
              <w:top w:val="single" w:sz="18" w:space="0" w:color="auto"/>
            </w:tcBorders>
            <w:vAlign w:val="center"/>
          </w:tcPr>
          <w:p w14:paraId="2F7326B8" w14:textId="77777777" w:rsidR="00FF7AE3" w:rsidRDefault="00FF7AE3" w:rsidP="00FF7AE3">
            <w:pPr>
              <w:jc w:val="center"/>
              <w:rPr>
                <w:b/>
                <w:sz w:val="20"/>
                <w:szCs w:val="16"/>
              </w:rPr>
            </w:pPr>
            <w:r>
              <w:rPr>
                <w:b/>
                <w:sz w:val="20"/>
                <w:szCs w:val="16"/>
              </w:rPr>
              <w:t>Label distributions</w:t>
            </w:r>
          </w:p>
          <w:p w14:paraId="5ED2908B" w14:textId="3589C800" w:rsidR="001574B9" w:rsidRPr="0078643B" w:rsidRDefault="001574B9" w:rsidP="00FF7AE3">
            <w:pPr>
              <w:jc w:val="center"/>
              <w:rPr>
                <w:b/>
                <w:sz w:val="20"/>
                <w:szCs w:val="16"/>
              </w:rPr>
            </w:pPr>
            <w:r>
              <w:rPr>
                <w:b/>
                <w:sz w:val="20"/>
                <w:szCs w:val="16"/>
              </w:rPr>
              <w:t>(</w:t>
            </w:r>
            <w:r w:rsidR="00CF04C7">
              <w:rPr>
                <w:b/>
                <w:sz w:val="20"/>
                <w:szCs w:val="16"/>
              </w:rPr>
              <w:t>N</w:t>
            </w:r>
            <w:r>
              <w:rPr>
                <w:b/>
                <w:sz w:val="20"/>
                <w:szCs w:val="16"/>
              </w:rPr>
              <w:t>=</w:t>
            </w:r>
            <w:r w:rsidR="00CF04C7">
              <w:rPr>
                <w:b/>
                <w:sz w:val="20"/>
                <w:szCs w:val="16"/>
              </w:rPr>
              <w:t>828)</w:t>
            </w:r>
          </w:p>
        </w:tc>
      </w:tr>
      <w:tr w:rsidR="00FF7AE3" w:rsidRPr="0078643B" w14:paraId="70B212DE" w14:textId="77777777" w:rsidTr="00FF7AE3">
        <w:trPr>
          <w:trHeight w:val="594"/>
        </w:trPr>
        <w:tc>
          <w:tcPr>
            <w:tcW w:w="2564" w:type="dxa"/>
            <w:vMerge/>
            <w:tcBorders>
              <w:bottom w:val="single" w:sz="18" w:space="0" w:color="auto"/>
            </w:tcBorders>
          </w:tcPr>
          <w:p w14:paraId="4D38065D" w14:textId="77777777" w:rsidR="00FF7AE3" w:rsidRPr="0078643B" w:rsidRDefault="00FF7AE3" w:rsidP="0078643B">
            <w:pPr>
              <w:spacing w:line="480" w:lineRule="auto"/>
              <w:jc w:val="both"/>
              <w:rPr>
                <w:b/>
                <w:sz w:val="20"/>
                <w:szCs w:val="16"/>
              </w:rPr>
            </w:pPr>
          </w:p>
        </w:tc>
        <w:tc>
          <w:tcPr>
            <w:tcW w:w="2384" w:type="dxa"/>
            <w:vMerge/>
            <w:tcBorders>
              <w:bottom w:val="single" w:sz="18" w:space="0" w:color="auto"/>
            </w:tcBorders>
          </w:tcPr>
          <w:p w14:paraId="795909D4" w14:textId="77777777" w:rsidR="00FF7AE3" w:rsidRPr="0078643B" w:rsidRDefault="00FF7AE3" w:rsidP="0078643B">
            <w:pPr>
              <w:spacing w:line="480" w:lineRule="auto"/>
              <w:jc w:val="both"/>
              <w:rPr>
                <w:b/>
                <w:sz w:val="20"/>
                <w:szCs w:val="16"/>
              </w:rPr>
            </w:pPr>
          </w:p>
        </w:tc>
        <w:tc>
          <w:tcPr>
            <w:tcW w:w="2158" w:type="dxa"/>
            <w:tcBorders>
              <w:bottom w:val="single" w:sz="18" w:space="0" w:color="auto"/>
            </w:tcBorders>
            <w:vAlign w:val="center"/>
          </w:tcPr>
          <w:p w14:paraId="67DB075E" w14:textId="668D1B79" w:rsidR="00FF7AE3" w:rsidRPr="0078643B" w:rsidRDefault="00FF7AE3" w:rsidP="00FF7AE3">
            <w:pPr>
              <w:spacing w:line="480" w:lineRule="auto"/>
              <w:jc w:val="center"/>
              <w:rPr>
                <w:b/>
                <w:sz w:val="20"/>
                <w:szCs w:val="16"/>
              </w:rPr>
            </w:pPr>
            <w:r>
              <w:rPr>
                <w:b/>
                <w:sz w:val="20"/>
                <w:szCs w:val="16"/>
              </w:rPr>
              <w:t>1</w:t>
            </w:r>
          </w:p>
        </w:tc>
        <w:tc>
          <w:tcPr>
            <w:tcW w:w="2158" w:type="dxa"/>
            <w:tcBorders>
              <w:bottom w:val="single" w:sz="18" w:space="0" w:color="auto"/>
            </w:tcBorders>
            <w:vAlign w:val="center"/>
          </w:tcPr>
          <w:p w14:paraId="58B69D01" w14:textId="4E63CF84" w:rsidR="00FF7AE3" w:rsidRPr="0078643B" w:rsidRDefault="00FF7AE3" w:rsidP="00FF7AE3">
            <w:pPr>
              <w:spacing w:line="480" w:lineRule="auto"/>
              <w:jc w:val="center"/>
              <w:rPr>
                <w:b/>
                <w:sz w:val="20"/>
                <w:szCs w:val="16"/>
              </w:rPr>
            </w:pPr>
            <w:r>
              <w:rPr>
                <w:b/>
                <w:sz w:val="20"/>
                <w:szCs w:val="16"/>
              </w:rPr>
              <w:t>0</w:t>
            </w:r>
          </w:p>
        </w:tc>
      </w:tr>
      <w:tr w:rsidR="00E03340" w:rsidRPr="0078643B" w14:paraId="45D42EF3" w14:textId="66E60BDE" w:rsidTr="00FF7AE3">
        <w:tc>
          <w:tcPr>
            <w:tcW w:w="2564" w:type="dxa"/>
            <w:tcBorders>
              <w:top w:val="single" w:sz="18" w:space="0" w:color="auto"/>
            </w:tcBorders>
          </w:tcPr>
          <w:p w14:paraId="02C85ED2" w14:textId="77777777" w:rsidR="00E03340" w:rsidRPr="0078643B" w:rsidRDefault="00E03340" w:rsidP="0078643B">
            <w:pPr>
              <w:spacing w:line="480" w:lineRule="auto"/>
              <w:jc w:val="both"/>
              <w:rPr>
                <w:sz w:val="16"/>
                <w:szCs w:val="16"/>
              </w:rPr>
            </w:pPr>
            <w:r w:rsidRPr="0078643B">
              <w:rPr>
                <w:sz w:val="16"/>
                <w:szCs w:val="16"/>
              </w:rPr>
              <w:t>Identity and mandate</w:t>
            </w:r>
          </w:p>
        </w:tc>
        <w:tc>
          <w:tcPr>
            <w:tcW w:w="2384" w:type="dxa"/>
            <w:tcBorders>
              <w:top w:val="single" w:sz="18" w:space="0" w:color="auto"/>
            </w:tcBorders>
          </w:tcPr>
          <w:p w14:paraId="5BEA47DF" w14:textId="77777777" w:rsidR="00E03340" w:rsidRPr="0078643B" w:rsidRDefault="00E03340" w:rsidP="00E03340">
            <w:pPr>
              <w:jc w:val="both"/>
              <w:rPr>
                <w:sz w:val="16"/>
                <w:szCs w:val="16"/>
              </w:rPr>
            </w:pPr>
            <w:r w:rsidRPr="0078643B">
              <w:rPr>
                <w:sz w:val="16"/>
                <w:szCs w:val="16"/>
              </w:rPr>
              <w:t>Messages that aim to inform the audience about reasons as to why the EU, its institutions and bureaucrats exist and have a political role</w:t>
            </w:r>
          </w:p>
        </w:tc>
        <w:tc>
          <w:tcPr>
            <w:tcW w:w="2158" w:type="dxa"/>
            <w:tcBorders>
              <w:top w:val="single" w:sz="18" w:space="0" w:color="auto"/>
            </w:tcBorders>
          </w:tcPr>
          <w:p w14:paraId="2C8076DF" w14:textId="67BE2B30" w:rsidR="00E03340" w:rsidRPr="0078643B" w:rsidRDefault="00D720F2" w:rsidP="00A44746">
            <w:pPr>
              <w:spacing w:line="480" w:lineRule="auto"/>
              <w:jc w:val="center"/>
              <w:rPr>
                <w:sz w:val="16"/>
                <w:szCs w:val="16"/>
              </w:rPr>
            </w:pPr>
            <w:r>
              <w:rPr>
                <w:sz w:val="16"/>
                <w:szCs w:val="16"/>
              </w:rPr>
              <w:t>72</w:t>
            </w:r>
          </w:p>
        </w:tc>
        <w:tc>
          <w:tcPr>
            <w:tcW w:w="2158" w:type="dxa"/>
            <w:tcBorders>
              <w:top w:val="single" w:sz="18" w:space="0" w:color="auto"/>
            </w:tcBorders>
          </w:tcPr>
          <w:p w14:paraId="226227C1" w14:textId="3348FDF7" w:rsidR="00E03340" w:rsidRPr="0078643B" w:rsidRDefault="00EF7DA7" w:rsidP="00A44746">
            <w:pPr>
              <w:spacing w:line="480" w:lineRule="auto"/>
              <w:jc w:val="center"/>
              <w:rPr>
                <w:sz w:val="16"/>
                <w:szCs w:val="16"/>
              </w:rPr>
            </w:pPr>
            <w:r w:rsidRPr="00EF7DA7">
              <w:rPr>
                <w:sz w:val="16"/>
                <w:szCs w:val="16"/>
              </w:rPr>
              <w:t>756</w:t>
            </w:r>
          </w:p>
        </w:tc>
      </w:tr>
      <w:tr w:rsidR="00E03340" w:rsidRPr="0078643B" w14:paraId="005A25EF" w14:textId="16FF62D3" w:rsidTr="00FF7AE3">
        <w:tc>
          <w:tcPr>
            <w:tcW w:w="2564" w:type="dxa"/>
          </w:tcPr>
          <w:p w14:paraId="164711F7" w14:textId="77777777" w:rsidR="00E03340" w:rsidRPr="0078643B" w:rsidRDefault="00E03340" w:rsidP="0078643B">
            <w:pPr>
              <w:spacing w:line="480" w:lineRule="auto"/>
              <w:jc w:val="both"/>
              <w:rPr>
                <w:sz w:val="16"/>
                <w:szCs w:val="16"/>
              </w:rPr>
            </w:pPr>
          </w:p>
        </w:tc>
        <w:tc>
          <w:tcPr>
            <w:tcW w:w="2384" w:type="dxa"/>
          </w:tcPr>
          <w:p w14:paraId="3F88DB84" w14:textId="77777777" w:rsidR="00E03340" w:rsidRPr="0078643B" w:rsidRDefault="00E03340" w:rsidP="00E03340">
            <w:pPr>
              <w:jc w:val="both"/>
              <w:rPr>
                <w:sz w:val="16"/>
                <w:szCs w:val="16"/>
              </w:rPr>
            </w:pPr>
          </w:p>
        </w:tc>
        <w:tc>
          <w:tcPr>
            <w:tcW w:w="2158" w:type="dxa"/>
          </w:tcPr>
          <w:p w14:paraId="565D335E" w14:textId="77777777" w:rsidR="00E03340" w:rsidRPr="0078643B" w:rsidRDefault="00E03340" w:rsidP="00A44746">
            <w:pPr>
              <w:spacing w:line="480" w:lineRule="auto"/>
              <w:jc w:val="center"/>
              <w:rPr>
                <w:sz w:val="16"/>
                <w:szCs w:val="16"/>
              </w:rPr>
            </w:pPr>
          </w:p>
        </w:tc>
        <w:tc>
          <w:tcPr>
            <w:tcW w:w="2158" w:type="dxa"/>
          </w:tcPr>
          <w:p w14:paraId="5E7EEE4D" w14:textId="2A889F8A" w:rsidR="00E03340" w:rsidRPr="0078643B" w:rsidRDefault="00E03340" w:rsidP="00A44746">
            <w:pPr>
              <w:spacing w:line="480" w:lineRule="auto"/>
              <w:jc w:val="center"/>
              <w:rPr>
                <w:sz w:val="16"/>
                <w:szCs w:val="16"/>
              </w:rPr>
            </w:pPr>
          </w:p>
        </w:tc>
      </w:tr>
      <w:tr w:rsidR="00E03340" w:rsidRPr="0078643B" w14:paraId="7B85BC17" w14:textId="61F9B620" w:rsidTr="00FF7AE3">
        <w:tc>
          <w:tcPr>
            <w:tcW w:w="2564" w:type="dxa"/>
          </w:tcPr>
          <w:p w14:paraId="1B3DC11E" w14:textId="77777777" w:rsidR="00E03340" w:rsidRPr="0078643B" w:rsidRDefault="00E03340" w:rsidP="0078643B">
            <w:pPr>
              <w:spacing w:line="480" w:lineRule="auto"/>
              <w:jc w:val="both"/>
              <w:rPr>
                <w:sz w:val="16"/>
                <w:szCs w:val="16"/>
              </w:rPr>
            </w:pPr>
            <w:r w:rsidRPr="0078643B">
              <w:rPr>
                <w:sz w:val="16"/>
                <w:szCs w:val="16"/>
              </w:rPr>
              <w:t>Output</w:t>
            </w:r>
          </w:p>
        </w:tc>
        <w:tc>
          <w:tcPr>
            <w:tcW w:w="2384" w:type="dxa"/>
          </w:tcPr>
          <w:p w14:paraId="2B26688D" w14:textId="77777777" w:rsidR="00E03340" w:rsidRPr="0078643B" w:rsidRDefault="00E03340" w:rsidP="00E03340">
            <w:pPr>
              <w:jc w:val="both"/>
              <w:rPr>
                <w:sz w:val="16"/>
                <w:szCs w:val="16"/>
              </w:rPr>
            </w:pPr>
            <w:r w:rsidRPr="0078643B">
              <w:rPr>
                <w:sz w:val="16"/>
                <w:szCs w:val="16"/>
              </w:rPr>
              <w:t>Messages that provide an update and information on political operations, policies, programs, reports published by the EU, its institutions, or its bureaucrats</w:t>
            </w:r>
          </w:p>
        </w:tc>
        <w:tc>
          <w:tcPr>
            <w:tcW w:w="2158" w:type="dxa"/>
          </w:tcPr>
          <w:p w14:paraId="375FB1C0" w14:textId="276C913E" w:rsidR="00E03340" w:rsidRPr="0078643B" w:rsidRDefault="00EF7DA7" w:rsidP="00A44746">
            <w:pPr>
              <w:spacing w:line="480" w:lineRule="auto"/>
              <w:jc w:val="center"/>
              <w:rPr>
                <w:sz w:val="16"/>
                <w:szCs w:val="16"/>
              </w:rPr>
            </w:pPr>
            <w:r w:rsidRPr="00EF7DA7">
              <w:rPr>
                <w:sz w:val="16"/>
                <w:szCs w:val="16"/>
              </w:rPr>
              <w:t>449</w:t>
            </w:r>
          </w:p>
        </w:tc>
        <w:tc>
          <w:tcPr>
            <w:tcW w:w="2158" w:type="dxa"/>
          </w:tcPr>
          <w:p w14:paraId="43CCC257" w14:textId="2BF117CA" w:rsidR="00E03340" w:rsidRPr="0078643B" w:rsidRDefault="00EF7DA7" w:rsidP="00A44746">
            <w:pPr>
              <w:spacing w:line="480" w:lineRule="auto"/>
              <w:jc w:val="center"/>
              <w:rPr>
                <w:sz w:val="16"/>
                <w:szCs w:val="16"/>
              </w:rPr>
            </w:pPr>
            <w:r w:rsidRPr="00EF7DA7">
              <w:rPr>
                <w:sz w:val="16"/>
                <w:szCs w:val="16"/>
              </w:rPr>
              <w:t>379</w:t>
            </w:r>
          </w:p>
        </w:tc>
      </w:tr>
      <w:tr w:rsidR="00E03340" w:rsidRPr="0078643B" w14:paraId="39DC2B56" w14:textId="1F7E51E3" w:rsidTr="00FF7AE3">
        <w:tc>
          <w:tcPr>
            <w:tcW w:w="2564" w:type="dxa"/>
          </w:tcPr>
          <w:p w14:paraId="5C390CAE" w14:textId="77777777" w:rsidR="00E03340" w:rsidRPr="0078643B" w:rsidRDefault="00E03340" w:rsidP="0078643B">
            <w:pPr>
              <w:spacing w:line="480" w:lineRule="auto"/>
              <w:jc w:val="both"/>
              <w:rPr>
                <w:sz w:val="16"/>
                <w:szCs w:val="16"/>
              </w:rPr>
            </w:pPr>
          </w:p>
        </w:tc>
        <w:tc>
          <w:tcPr>
            <w:tcW w:w="2384" w:type="dxa"/>
          </w:tcPr>
          <w:p w14:paraId="13A847EE" w14:textId="77777777" w:rsidR="00E03340" w:rsidRPr="0078643B" w:rsidRDefault="00E03340" w:rsidP="00E03340">
            <w:pPr>
              <w:jc w:val="both"/>
              <w:rPr>
                <w:sz w:val="16"/>
                <w:szCs w:val="16"/>
              </w:rPr>
            </w:pPr>
          </w:p>
        </w:tc>
        <w:tc>
          <w:tcPr>
            <w:tcW w:w="2158" w:type="dxa"/>
          </w:tcPr>
          <w:p w14:paraId="33410073" w14:textId="77777777" w:rsidR="00E03340" w:rsidRPr="0078643B" w:rsidRDefault="00E03340" w:rsidP="00A44746">
            <w:pPr>
              <w:spacing w:line="480" w:lineRule="auto"/>
              <w:jc w:val="center"/>
              <w:rPr>
                <w:sz w:val="16"/>
                <w:szCs w:val="16"/>
              </w:rPr>
            </w:pPr>
          </w:p>
        </w:tc>
        <w:tc>
          <w:tcPr>
            <w:tcW w:w="2158" w:type="dxa"/>
          </w:tcPr>
          <w:p w14:paraId="4C182564" w14:textId="3AF06434" w:rsidR="00E03340" w:rsidRPr="0078643B" w:rsidRDefault="00E03340" w:rsidP="00A44746">
            <w:pPr>
              <w:spacing w:line="480" w:lineRule="auto"/>
              <w:jc w:val="center"/>
              <w:rPr>
                <w:sz w:val="16"/>
                <w:szCs w:val="16"/>
              </w:rPr>
            </w:pPr>
          </w:p>
        </w:tc>
      </w:tr>
      <w:tr w:rsidR="00E03340" w:rsidRPr="0078643B" w14:paraId="5BA53671" w14:textId="01EF1D87" w:rsidTr="00FF7AE3">
        <w:tc>
          <w:tcPr>
            <w:tcW w:w="2564" w:type="dxa"/>
          </w:tcPr>
          <w:p w14:paraId="51C71DD0" w14:textId="77777777" w:rsidR="00E03340" w:rsidRPr="0078643B" w:rsidRDefault="00E03340" w:rsidP="0078643B">
            <w:pPr>
              <w:spacing w:line="480" w:lineRule="auto"/>
              <w:jc w:val="both"/>
              <w:rPr>
                <w:sz w:val="16"/>
                <w:szCs w:val="16"/>
              </w:rPr>
            </w:pPr>
            <w:r w:rsidRPr="0078643B">
              <w:rPr>
                <w:sz w:val="16"/>
                <w:szCs w:val="16"/>
              </w:rPr>
              <w:t>Activity</w:t>
            </w:r>
          </w:p>
        </w:tc>
        <w:tc>
          <w:tcPr>
            <w:tcW w:w="2384" w:type="dxa"/>
          </w:tcPr>
          <w:p w14:paraId="5ECF8EC6" w14:textId="77777777" w:rsidR="00E03340" w:rsidRPr="0078643B" w:rsidRDefault="00E03340" w:rsidP="00E03340">
            <w:pPr>
              <w:jc w:val="both"/>
              <w:rPr>
                <w:sz w:val="16"/>
                <w:szCs w:val="16"/>
              </w:rPr>
            </w:pPr>
            <w:r w:rsidRPr="0078643B">
              <w:rPr>
                <w:sz w:val="16"/>
                <w:szCs w:val="16"/>
              </w:rPr>
              <w:t>Tweets containing activities such as:  meetings, handshakes, travel, signing documents, conference participation by officials that show actions or events taking place outside of Twitter. This could be actions by the account holder or others.</w:t>
            </w:r>
          </w:p>
        </w:tc>
        <w:tc>
          <w:tcPr>
            <w:tcW w:w="2158" w:type="dxa"/>
          </w:tcPr>
          <w:p w14:paraId="4409435F" w14:textId="365D260B" w:rsidR="00E03340" w:rsidRPr="0078643B" w:rsidRDefault="00EF7DA7" w:rsidP="00A44746">
            <w:pPr>
              <w:spacing w:line="480" w:lineRule="auto"/>
              <w:jc w:val="center"/>
              <w:rPr>
                <w:sz w:val="16"/>
                <w:szCs w:val="16"/>
              </w:rPr>
            </w:pPr>
            <w:r w:rsidRPr="00EF7DA7">
              <w:rPr>
                <w:sz w:val="16"/>
                <w:szCs w:val="16"/>
              </w:rPr>
              <w:t>302</w:t>
            </w:r>
          </w:p>
        </w:tc>
        <w:tc>
          <w:tcPr>
            <w:tcW w:w="2158" w:type="dxa"/>
          </w:tcPr>
          <w:p w14:paraId="4D4C7AAA" w14:textId="2095C759" w:rsidR="00E03340" w:rsidRPr="0078643B" w:rsidRDefault="00EF7DA7" w:rsidP="00A44746">
            <w:pPr>
              <w:spacing w:line="480" w:lineRule="auto"/>
              <w:jc w:val="center"/>
              <w:rPr>
                <w:sz w:val="16"/>
                <w:szCs w:val="16"/>
              </w:rPr>
            </w:pPr>
            <w:r w:rsidRPr="00EF7DA7">
              <w:rPr>
                <w:sz w:val="16"/>
                <w:szCs w:val="16"/>
              </w:rPr>
              <w:t>526</w:t>
            </w:r>
          </w:p>
        </w:tc>
      </w:tr>
      <w:tr w:rsidR="00E03340" w:rsidRPr="0078643B" w14:paraId="6B1A9CC3" w14:textId="62A21A02" w:rsidTr="00FF7AE3">
        <w:tc>
          <w:tcPr>
            <w:tcW w:w="2564" w:type="dxa"/>
          </w:tcPr>
          <w:p w14:paraId="1ADE0CA1" w14:textId="77777777" w:rsidR="00E03340" w:rsidRPr="0078643B" w:rsidRDefault="00E03340" w:rsidP="0078643B">
            <w:pPr>
              <w:spacing w:line="480" w:lineRule="auto"/>
              <w:jc w:val="both"/>
              <w:rPr>
                <w:sz w:val="16"/>
                <w:szCs w:val="16"/>
              </w:rPr>
            </w:pPr>
          </w:p>
        </w:tc>
        <w:tc>
          <w:tcPr>
            <w:tcW w:w="2384" w:type="dxa"/>
          </w:tcPr>
          <w:p w14:paraId="539736B5" w14:textId="77777777" w:rsidR="00E03340" w:rsidRPr="0078643B" w:rsidRDefault="00E03340" w:rsidP="00E03340">
            <w:pPr>
              <w:jc w:val="both"/>
              <w:rPr>
                <w:sz w:val="16"/>
                <w:szCs w:val="16"/>
              </w:rPr>
            </w:pPr>
          </w:p>
        </w:tc>
        <w:tc>
          <w:tcPr>
            <w:tcW w:w="2158" w:type="dxa"/>
          </w:tcPr>
          <w:p w14:paraId="67286F34" w14:textId="77777777" w:rsidR="00E03340" w:rsidRPr="0078643B" w:rsidRDefault="00E03340" w:rsidP="00A44746">
            <w:pPr>
              <w:spacing w:line="480" w:lineRule="auto"/>
              <w:jc w:val="center"/>
              <w:rPr>
                <w:sz w:val="16"/>
                <w:szCs w:val="16"/>
              </w:rPr>
            </w:pPr>
          </w:p>
        </w:tc>
        <w:tc>
          <w:tcPr>
            <w:tcW w:w="2158" w:type="dxa"/>
          </w:tcPr>
          <w:p w14:paraId="7FCCB735" w14:textId="1ED4DCD4" w:rsidR="00E03340" w:rsidRPr="0078643B" w:rsidRDefault="00E03340" w:rsidP="00A44746">
            <w:pPr>
              <w:spacing w:line="480" w:lineRule="auto"/>
              <w:jc w:val="center"/>
              <w:rPr>
                <w:sz w:val="16"/>
                <w:szCs w:val="16"/>
              </w:rPr>
            </w:pPr>
          </w:p>
        </w:tc>
      </w:tr>
      <w:tr w:rsidR="00E03340" w:rsidRPr="0078643B" w14:paraId="7AAB9003" w14:textId="7CCF814E" w:rsidTr="00FF7AE3">
        <w:tc>
          <w:tcPr>
            <w:tcW w:w="2564" w:type="dxa"/>
          </w:tcPr>
          <w:p w14:paraId="5B0355BF" w14:textId="77777777" w:rsidR="00E03340" w:rsidRPr="0078643B" w:rsidRDefault="00E03340" w:rsidP="0078643B">
            <w:pPr>
              <w:spacing w:line="480" w:lineRule="auto"/>
              <w:jc w:val="both"/>
              <w:rPr>
                <w:sz w:val="16"/>
                <w:szCs w:val="16"/>
              </w:rPr>
            </w:pPr>
            <w:r w:rsidRPr="0078643B">
              <w:rPr>
                <w:sz w:val="16"/>
                <w:szCs w:val="16"/>
              </w:rPr>
              <w:t>Opinion</w:t>
            </w:r>
          </w:p>
        </w:tc>
        <w:tc>
          <w:tcPr>
            <w:tcW w:w="2384" w:type="dxa"/>
          </w:tcPr>
          <w:p w14:paraId="29FD6F82" w14:textId="77777777" w:rsidR="00E03340" w:rsidRPr="0078643B" w:rsidRDefault="00E03340" w:rsidP="00E03340">
            <w:pPr>
              <w:jc w:val="both"/>
              <w:rPr>
                <w:sz w:val="16"/>
                <w:szCs w:val="16"/>
              </w:rPr>
            </w:pPr>
            <w:r w:rsidRPr="0078643B">
              <w:rPr>
                <w:sz w:val="16"/>
                <w:szCs w:val="16"/>
              </w:rPr>
              <w:t>Tweets that state the author’s preference or evaluation regarding some policy, activity, situation or institutions and actors.</w:t>
            </w:r>
          </w:p>
        </w:tc>
        <w:tc>
          <w:tcPr>
            <w:tcW w:w="2158" w:type="dxa"/>
          </w:tcPr>
          <w:p w14:paraId="6B555954" w14:textId="3063A759" w:rsidR="00E03340" w:rsidRPr="0078643B" w:rsidRDefault="00EF7DA7" w:rsidP="00A44746">
            <w:pPr>
              <w:spacing w:line="480" w:lineRule="auto"/>
              <w:jc w:val="center"/>
              <w:rPr>
                <w:sz w:val="16"/>
                <w:szCs w:val="16"/>
              </w:rPr>
            </w:pPr>
            <w:r w:rsidRPr="00EF7DA7">
              <w:rPr>
                <w:sz w:val="16"/>
                <w:szCs w:val="16"/>
              </w:rPr>
              <w:t>194</w:t>
            </w:r>
          </w:p>
        </w:tc>
        <w:tc>
          <w:tcPr>
            <w:tcW w:w="2158" w:type="dxa"/>
          </w:tcPr>
          <w:p w14:paraId="3FA093C2" w14:textId="07D353EC" w:rsidR="00E03340" w:rsidRPr="0078643B" w:rsidRDefault="00EF7DA7" w:rsidP="00A44746">
            <w:pPr>
              <w:spacing w:line="480" w:lineRule="auto"/>
              <w:jc w:val="center"/>
              <w:rPr>
                <w:sz w:val="16"/>
                <w:szCs w:val="16"/>
              </w:rPr>
            </w:pPr>
            <w:r w:rsidRPr="00EF7DA7">
              <w:rPr>
                <w:sz w:val="16"/>
                <w:szCs w:val="16"/>
              </w:rPr>
              <w:t>634</w:t>
            </w:r>
          </w:p>
        </w:tc>
      </w:tr>
      <w:tr w:rsidR="00E03340" w:rsidRPr="0078643B" w14:paraId="184FB806" w14:textId="11ECA3E9" w:rsidTr="00FF7AE3">
        <w:tc>
          <w:tcPr>
            <w:tcW w:w="2564" w:type="dxa"/>
          </w:tcPr>
          <w:p w14:paraId="55144865" w14:textId="77777777" w:rsidR="00E03340" w:rsidRPr="0078643B" w:rsidRDefault="00E03340" w:rsidP="0078643B">
            <w:pPr>
              <w:spacing w:line="480" w:lineRule="auto"/>
              <w:jc w:val="both"/>
              <w:rPr>
                <w:sz w:val="16"/>
                <w:szCs w:val="16"/>
              </w:rPr>
            </w:pPr>
          </w:p>
        </w:tc>
        <w:tc>
          <w:tcPr>
            <w:tcW w:w="2384" w:type="dxa"/>
          </w:tcPr>
          <w:p w14:paraId="062A1AB8" w14:textId="77777777" w:rsidR="00E03340" w:rsidRPr="0078643B" w:rsidRDefault="00E03340" w:rsidP="00E03340">
            <w:pPr>
              <w:jc w:val="both"/>
              <w:rPr>
                <w:sz w:val="16"/>
                <w:szCs w:val="16"/>
              </w:rPr>
            </w:pPr>
          </w:p>
        </w:tc>
        <w:tc>
          <w:tcPr>
            <w:tcW w:w="2158" w:type="dxa"/>
          </w:tcPr>
          <w:p w14:paraId="25CDAF34" w14:textId="77777777" w:rsidR="00E03340" w:rsidRPr="0078643B" w:rsidRDefault="00E03340" w:rsidP="00A44746">
            <w:pPr>
              <w:spacing w:line="480" w:lineRule="auto"/>
              <w:jc w:val="center"/>
              <w:rPr>
                <w:sz w:val="16"/>
                <w:szCs w:val="16"/>
              </w:rPr>
            </w:pPr>
          </w:p>
        </w:tc>
        <w:tc>
          <w:tcPr>
            <w:tcW w:w="2158" w:type="dxa"/>
          </w:tcPr>
          <w:p w14:paraId="3E58D665" w14:textId="7E949965" w:rsidR="00E03340" w:rsidRPr="0078643B" w:rsidRDefault="00E03340" w:rsidP="00A44746">
            <w:pPr>
              <w:spacing w:line="480" w:lineRule="auto"/>
              <w:jc w:val="center"/>
              <w:rPr>
                <w:sz w:val="16"/>
                <w:szCs w:val="16"/>
              </w:rPr>
            </w:pPr>
          </w:p>
        </w:tc>
      </w:tr>
      <w:tr w:rsidR="00E03340" w:rsidRPr="0078643B" w14:paraId="554F6A2B" w14:textId="4907F0CD" w:rsidTr="00FF7AE3">
        <w:tc>
          <w:tcPr>
            <w:tcW w:w="2564" w:type="dxa"/>
          </w:tcPr>
          <w:p w14:paraId="2D9527B2" w14:textId="77777777" w:rsidR="00E03340" w:rsidRPr="0078643B" w:rsidRDefault="00E03340" w:rsidP="0078643B">
            <w:pPr>
              <w:spacing w:line="480" w:lineRule="auto"/>
              <w:jc w:val="both"/>
              <w:rPr>
                <w:sz w:val="16"/>
                <w:szCs w:val="16"/>
              </w:rPr>
            </w:pPr>
            <w:r w:rsidRPr="0078643B">
              <w:rPr>
                <w:sz w:val="16"/>
                <w:szCs w:val="16"/>
              </w:rPr>
              <w:t>Other</w:t>
            </w:r>
          </w:p>
        </w:tc>
        <w:tc>
          <w:tcPr>
            <w:tcW w:w="2384" w:type="dxa"/>
          </w:tcPr>
          <w:p w14:paraId="4E20A464" w14:textId="77777777" w:rsidR="00E03340" w:rsidRPr="0078643B" w:rsidRDefault="00E03340" w:rsidP="00E03340">
            <w:pPr>
              <w:jc w:val="both"/>
              <w:rPr>
                <w:sz w:val="16"/>
                <w:szCs w:val="16"/>
              </w:rPr>
            </w:pPr>
            <w:r w:rsidRPr="0078643B">
              <w:rPr>
                <w:sz w:val="16"/>
                <w:szCs w:val="16"/>
              </w:rPr>
              <w:t>Tweets that do not pertain to political or day to day operations defined in author’s mandate such as job announcements or trivia information.</w:t>
            </w:r>
          </w:p>
        </w:tc>
        <w:tc>
          <w:tcPr>
            <w:tcW w:w="2158" w:type="dxa"/>
          </w:tcPr>
          <w:p w14:paraId="2BCF4D0E" w14:textId="3CB66B7B" w:rsidR="00E03340" w:rsidRPr="0078643B" w:rsidRDefault="00D2707F" w:rsidP="00A44746">
            <w:pPr>
              <w:spacing w:line="480" w:lineRule="auto"/>
              <w:jc w:val="center"/>
              <w:rPr>
                <w:sz w:val="16"/>
                <w:szCs w:val="16"/>
              </w:rPr>
            </w:pPr>
            <w:r w:rsidRPr="00D2707F">
              <w:rPr>
                <w:sz w:val="16"/>
                <w:szCs w:val="16"/>
              </w:rPr>
              <w:t>68</w:t>
            </w:r>
          </w:p>
        </w:tc>
        <w:tc>
          <w:tcPr>
            <w:tcW w:w="2158" w:type="dxa"/>
          </w:tcPr>
          <w:p w14:paraId="50ADD305" w14:textId="15207622" w:rsidR="00E03340" w:rsidRPr="0078643B" w:rsidRDefault="00D2707F" w:rsidP="00A44746">
            <w:pPr>
              <w:spacing w:line="480" w:lineRule="auto"/>
              <w:jc w:val="center"/>
              <w:rPr>
                <w:sz w:val="16"/>
                <w:szCs w:val="16"/>
              </w:rPr>
            </w:pPr>
            <w:r w:rsidRPr="00D2707F">
              <w:rPr>
                <w:sz w:val="16"/>
                <w:szCs w:val="16"/>
              </w:rPr>
              <w:t>760</w:t>
            </w:r>
          </w:p>
        </w:tc>
      </w:tr>
      <w:tr w:rsidR="00E03340" w:rsidRPr="0078643B" w14:paraId="1CC148CE" w14:textId="70CA6460" w:rsidTr="00D2707F">
        <w:tc>
          <w:tcPr>
            <w:tcW w:w="2564" w:type="dxa"/>
          </w:tcPr>
          <w:p w14:paraId="7FA5A7A2" w14:textId="77777777" w:rsidR="00E03340" w:rsidRPr="0078643B" w:rsidRDefault="00E03340" w:rsidP="0078643B">
            <w:pPr>
              <w:spacing w:line="480" w:lineRule="auto"/>
              <w:jc w:val="both"/>
              <w:rPr>
                <w:sz w:val="16"/>
                <w:szCs w:val="16"/>
              </w:rPr>
            </w:pPr>
          </w:p>
        </w:tc>
        <w:tc>
          <w:tcPr>
            <w:tcW w:w="2384" w:type="dxa"/>
          </w:tcPr>
          <w:p w14:paraId="111CE671" w14:textId="77777777" w:rsidR="00E03340" w:rsidRPr="0078643B" w:rsidRDefault="00E03340" w:rsidP="00E03340">
            <w:pPr>
              <w:jc w:val="both"/>
              <w:rPr>
                <w:sz w:val="16"/>
                <w:szCs w:val="16"/>
              </w:rPr>
            </w:pPr>
          </w:p>
        </w:tc>
        <w:tc>
          <w:tcPr>
            <w:tcW w:w="2158" w:type="dxa"/>
          </w:tcPr>
          <w:p w14:paraId="32292FD2" w14:textId="77777777" w:rsidR="00E03340" w:rsidRPr="0078643B" w:rsidRDefault="00E03340" w:rsidP="00A44746">
            <w:pPr>
              <w:spacing w:line="480" w:lineRule="auto"/>
              <w:jc w:val="center"/>
              <w:rPr>
                <w:sz w:val="16"/>
                <w:szCs w:val="16"/>
              </w:rPr>
            </w:pPr>
          </w:p>
        </w:tc>
        <w:tc>
          <w:tcPr>
            <w:tcW w:w="2158" w:type="dxa"/>
          </w:tcPr>
          <w:p w14:paraId="1F79BD4C" w14:textId="070A5345" w:rsidR="00E03340" w:rsidRPr="0078643B" w:rsidRDefault="00E03340" w:rsidP="00A44746">
            <w:pPr>
              <w:spacing w:line="480" w:lineRule="auto"/>
              <w:jc w:val="center"/>
              <w:rPr>
                <w:sz w:val="16"/>
                <w:szCs w:val="16"/>
              </w:rPr>
            </w:pPr>
          </w:p>
        </w:tc>
      </w:tr>
      <w:tr w:rsidR="00E03340" w:rsidRPr="0078643B" w14:paraId="3483D178" w14:textId="4E5C439A" w:rsidTr="00D2707F">
        <w:tc>
          <w:tcPr>
            <w:tcW w:w="2564" w:type="dxa"/>
            <w:tcBorders>
              <w:bottom w:val="single" w:sz="18" w:space="0" w:color="auto"/>
            </w:tcBorders>
          </w:tcPr>
          <w:p w14:paraId="732E5671" w14:textId="77777777" w:rsidR="00E03340" w:rsidRPr="0078643B" w:rsidRDefault="00E03340" w:rsidP="0078643B">
            <w:pPr>
              <w:spacing w:line="480" w:lineRule="auto"/>
              <w:jc w:val="both"/>
              <w:rPr>
                <w:sz w:val="16"/>
                <w:szCs w:val="16"/>
              </w:rPr>
            </w:pPr>
            <w:r w:rsidRPr="0078643B">
              <w:rPr>
                <w:sz w:val="16"/>
                <w:szCs w:val="16"/>
              </w:rPr>
              <w:t>Input seeking</w:t>
            </w:r>
          </w:p>
        </w:tc>
        <w:tc>
          <w:tcPr>
            <w:tcW w:w="2384" w:type="dxa"/>
            <w:tcBorders>
              <w:bottom w:val="single" w:sz="18" w:space="0" w:color="auto"/>
            </w:tcBorders>
          </w:tcPr>
          <w:p w14:paraId="53B727EF" w14:textId="77777777" w:rsidR="00E03340" w:rsidRPr="0078643B" w:rsidRDefault="00E03340" w:rsidP="00E03340">
            <w:pPr>
              <w:jc w:val="both"/>
              <w:rPr>
                <w:sz w:val="16"/>
                <w:szCs w:val="16"/>
              </w:rPr>
            </w:pPr>
            <w:r w:rsidRPr="0078643B">
              <w:rPr>
                <w:sz w:val="16"/>
                <w:szCs w:val="16"/>
              </w:rPr>
              <w:t>Tweets that seek feedback, input, or opinions of stakeholders or the wider audience on political operations of the EU.</w:t>
            </w:r>
          </w:p>
        </w:tc>
        <w:tc>
          <w:tcPr>
            <w:tcW w:w="2158" w:type="dxa"/>
            <w:tcBorders>
              <w:bottom w:val="single" w:sz="18" w:space="0" w:color="auto"/>
            </w:tcBorders>
          </w:tcPr>
          <w:p w14:paraId="0D571470" w14:textId="78D72EB8" w:rsidR="00E03340" w:rsidRPr="0078643B" w:rsidRDefault="00D2707F" w:rsidP="00A44746">
            <w:pPr>
              <w:spacing w:line="480" w:lineRule="auto"/>
              <w:jc w:val="center"/>
              <w:rPr>
                <w:sz w:val="16"/>
                <w:szCs w:val="16"/>
              </w:rPr>
            </w:pPr>
            <w:r w:rsidRPr="00D2707F">
              <w:rPr>
                <w:sz w:val="16"/>
                <w:szCs w:val="16"/>
              </w:rPr>
              <w:t>25</w:t>
            </w:r>
          </w:p>
        </w:tc>
        <w:tc>
          <w:tcPr>
            <w:tcW w:w="2158" w:type="dxa"/>
            <w:tcBorders>
              <w:bottom w:val="single" w:sz="18" w:space="0" w:color="auto"/>
            </w:tcBorders>
          </w:tcPr>
          <w:p w14:paraId="449A460F" w14:textId="4AADD88F" w:rsidR="00E03340" w:rsidRPr="0078643B" w:rsidRDefault="00D2707F" w:rsidP="00A44746">
            <w:pPr>
              <w:spacing w:line="480" w:lineRule="auto"/>
              <w:jc w:val="center"/>
              <w:rPr>
                <w:sz w:val="16"/>
                <w:szCs w:val="16"/>
              </w:rPr>
            </w:pPr>
            <w:r w:rsidRPr="00D2707F">
              <w:rPr>
                <w:sz w:val="16"/>
                <w:szCs w:val="16"/>
              </w:rPr>
              <w:t>803</w:t>
            </w:r>
          </w:p>
        </w:tc>
      </w:tr>
    </w:tbl>
    <w:p w14:paraId="6FB6F864" w14:textId="3D0599D0" w:rsidR="00702EE2" w:rsidRDefault="00702EE2" w:rsidP="00920701">
      <w:pPr>
        <w:jc w:val="both"/>
      </w:pPr>
    </w:p>
    <w:p w14:paraId="1AEA9469" w14:textId="344C3D70" w:rsidR="00DF6B0E" w:rsidRDefault="00DF6B0E" w:rsidP="00920701">
      <w:pPr>
        <w:jc w:val="both"/>
      </w:pPr>
    </w:p>
    <w:p w14:paraId="6BDDBB7D" w14:textId="346EA764" w:rsidR="00DF6B0E" w:rsidRDefault="00DF6B0E" w:rsidP="00920701">
      <w:pPr>
        <w:jc w:val="both"/>
      </w:pPr>
    </w:p>
    <w:p w14:paraId="70B68901" w14:textId="77777777" w:rsidR="00DF6B0E" w:rsidRDefault="00DF6B0E" w:rsidP="00DF6B0E">
      <w:pPr>
        <w:keepNext/>
        <w:jc w:val="both"/>
      </w:pPr>
      <w:r>
        <w:rPr>
          <w:noProof/>
        </w:rPr>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Default="00DF6B0E" w:rsidP="00DF6B0E">
      <w:pPr>
        <w:pStyle w:val="Caption"/>
        <w:jc w:val="both"/>
      </w:pPr>
      <w:r>
        <w:t xml:space="preserve">Figure </w:t>
      </w:r>
      <w:r w:rsidR="00672E02">
        <w:fldChar w:fldCharType="begin"/>
      </w:r>
      <w:r w:rsidR="00672E02">
        <w:instrText xml:space="preserve"> SEQ Figure \* ARABIC </w:instrText>
      </w:r>
      <w:r w:rsidR="00672E02">
        <w:fldChar w:fldCharType="separate"/>
      </w:r>
      <w:r>
        <w:rPr>
          <w:noProof/>
        </w:rPr>
        <w:t>1</w:t>
      </w:r>
      <w:r w:rsidR="00672E02">
        <w:rPr>
          <w:noProof/>
        </w:rPr>
        <w:fldChar w:fldCharType="end"/>
      </w:r>
      <w:r>
        <w:t>: Example tweets</w:t>
      </w:r>
    </w:p>
    <w:p w14:paraId="63C21059" w14:textId="26FA07D1" w:rsidR="00DF6B0E" w:rsidRDefault="00DF6B0E" w:rsidP="00DF6B0E"/>
    <w:p w14:paraId="610A9C77" w14:textId="602109D3" w:rsidR="00DF6B0E" w:rsidRDefault="00DF6B0E" w:rsidP="0025689C">
      <w:pPr>
        <w:jc w:val="both"/>
      </w:pPr>
      <w:r>
        <w:t xml:space="preserve">In our experiment, we take each category as a separate binary outcome and </w:t>
      </w:r>
      <w:r w:rsidR="00D80927">
        <w:t xml:space="preserve">learn individual SL and DL predictive models for them. From SL classification family we use </w:t>
      </w:r>
      <w:r w:rsidR="00C74B02">
        <w:t xml:space="preserve">Naïve </w:t>
      </w:r>
      <w:r w:rsidR="0025689C">
        <w:t>Bayes (</w:t>
      </w:r>
      <w:r w:rsidR="00C74B02">
        <w:t>NB), Support Vector Machine</w:t>
      </w:r>
      <w:r w:rsidR="0025689C">
        <w:t xml:space="preserve"> </w:t>
      </w:r>
      <w:r w:rsidR="00C74B02">
        <w:t xml:space="preserve">(SVM), </w:t>
      </w:r>
      <w:r w:rsidR="00A831D8">
        <w:t>Random Forest (RF)</w:t>
      </w:r>
      <w:r w:rsidR="00C74B02">
        <w:t>,</w:t>
      </w:r>
      <w:r w:rsidR="00093998">
        <w:t xml:space="preserve"> logistic regression</w:t>
      </w:r>
      <w:r w:rsidR="00A831D8">
        <w:t xml:space="preserve"> and </w:t>
      </w:r>
      <w:proofErr w:type="spellStart"/>
      <w:r w:rsidR="00511768">
        <w:t>XGBoost</w:t>
      </w:r>
      <w:proofErr w:type="spellEnd"/>
      <w:r w:rsidR="00C74B02">
        <w:t xml:space="preserve"> </w:t>
      </w:r>
      <w:r w:rsidR="00A831D8">
        <w:t>(XGB)</w:t>
      </w:r>
      <w:r w:rsidR="0025689C">
        <w:t xml:space="preserve"> while we use XXXX</w:t>
      </w:r>
      <w:r w:rsidR="00093998">
        <w:t xml:space="preserve"> from DL classification family</w:t>
      </w:r>
      <w:r w:rsidR="0025689C">
        <w:t>.</w:t>
      </w:r>
      <w:r w:rsidR="00455331">
        <w:t xml:space="preserve"> We extensively use </w:t>
      </w:r>
      <w:proofErr w:type="spellStart"/>
      <w:r w:rsidR="00455331">
        <w:t>Quanteda</w:t>
      </w:r>
      <w:proofErr w:type="spellEnd"/>
      <w:r w:rsidR="00191FBF">
        <w:t xml:space="preserve"> </w:t>
      </w:r>
      <w:r w:rsidR="00191FBF">
        <w:fldChar w:fldCharType="begin"/>
      </w:r>
      <w:r w:rsidR="00191FBF">
        <w:instrText xml:space="preserve"> ADDIN ZOTERO_ITEM CSL_CITATION {"citationID":"6f2oPMgS","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191FBF">
        <w:fldChar w:fldCharType="separate"/>
      </w:r>
      <w:r w:rsidR="00191FBF" w:rsidRPr="00191FBF">
        <w:rPr>
          <w:rFonts w:ascii="Calibri" w:hAnsi="Calibri" w:cs="Calibri"/>
        </w:rPr>
        <w:t>(Benoit et al., 2018)</w:t>
      </w:r>
      <w:r w:rsidR="00191FBF">
        <w:fldChar w:fldCharType="end"/>
      </w:r>
      <w:r w:rsidR="00455331">
        <w:t xml:space="preserve"> and </w:t>
      </w:r>
      <w:proofErr w:type="spellStart"/>
      <w:r w:rsidR="00191FBF">
        <w:t>caRet</w:t>
      </w:r>
      <w:proofErr w:type="spellEnd"/>
      <w:r w:rsidR="00191FBF">
        <w:t xml:space="preserve"> </w:t>
      </w:r>
      <w:r w:rsidR="00191FBF">
        <w:fldChar w:fldCharType="begin"/>
      </w:r>
      <w:r w:rsidR="00191FBF">
        <w:instrText xml:space="preserve"> ADDIN ZOTERO_ITEM CSL_CITATION {"citationID":"BaTdbRTZ","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191FBF">
        <w:fldChar w:fldCharType="separate"/>
      </w:r>
      <w:r w:rsidR="00191FBF" w:rsidRPr="00191FBF">
        <w:rPr>
          <w:rFonts w:ascii="Calibri" w:hAnsi="Calibri" w:cs="Calibri"/>
        </w:rPr>
        <w:t>(Kuhn, 2008)</w:t>
      </w:r>
      <w:r w:rsidR="00191FBF">
        <w:fldChar w:fldCharType="end"/>
      </w:r>
      <w:r w:rsidR="00191FBF">
        <w:t xml:space="preserve"> packages </w:t>
      </w:r>
      <w:r w:rsidR="00526AD8">
        <w:t xml:space="preserve">in R for text preprocessing </w:t>
      </w:r>
      <w:r w:rsidR="006A067E">
        <w:t>and SL models.</w:t>
      </w:r>
      <w:r w:rsidR="000D7B60">
        <w:t xml:space="preserve"> For DL models, we utilize XXXX in python.</w:t>
      </w:r>
    </w:p>
    <w:p w14:paraId="322B114A" w14:textId="4B97D71C" w:rsidR="000D7B60" w:rsidRDefault="000D7B60" w:rsidP="0025689C">
      <w:pPr>
        <w:jc w:val="both"/>
      </w:pPr>
      <w:r>
        <w:t xml:space="preserve">In our experimental setting, we test the predictive capacity of </w:t>
      </w:r>
      <w:r w:rsidR="00BD29C1">
        <w:t>these models</w:t>
      </w:r>
      <w:r>
        <w:t xml:space="preserve"> on three different datasets. First dataset contains only the</w:t>
      </w:r>
      <w:r w:rsidR="006F238D">
        <w:t xml:space="preserve"> preprocessed</w:t>
      </w:r>
      <w:r>
        <w:t xml:space="preserve"> textual part of </w:t>
      </w:r>
      <w:r w:rsidR="006F238D">
        <w:t xml:space="preserve">sampled tweets. The second dataset contains the only the preprocessed images. </w:t>
      </w:r>
      <w:r w:rsidR="00B17927">
        <w:t xml:space="preserve">The third dataset combines textual and visual elements as input data. </w:t>
      </w:r>
      <w:r w:rsidR="00F5602B">
        <w:t xml:space="preserve">We, then, learned separate models for binary outcomes for six categories. Finally, we compare the predictive capacity of all models across three different datasets </w:t>
      </w:r>
      <w:r w:rsidR="004E1A07">
        <w:t>using F1 scores.</w:t>
      </w:r>
    </w:p>
    <w:p w14:paraId="46AD3DAD" w14:textId="0DFFF443" w:rsidR="004E1A07" w:rsidRDefault="004E1A07" w:rsidP="0025689C">
      <w:pPr>
        <w:jc w:val="both"/>
      </w:pPr>
    </w:p>
    <w:p w14:paraId="2F4A6F3B" w14:textId="7473CFD3" w:rsidR="00B31AF7" w:rsidRDefault="00B31AF7" w:rsidP="0025689C">
      <w:pPr>
        <w:jc w:val="both"/>
      </w:pPr>
    </w:p>
    <w:p w14:paraId="19F8B8D5" w14:textId="75D77B7F" w:rsidR="005B7138" w:rsidRDefault="005B7138" w:rsidP="0025689C">
      <w:pPr>
        <w:jc w:val="both"/>
      </w:pPr>
    </w:p>
    <w:p w14:paraId="66A9B936" w14:textId="1833330C" w:rsidR="005B7138" w:rsidRDefault="005B7138" w:rsidP="0025689C">
      <w:pPr>
        <w:jc w:val="both"/>
      </w:pPr>
    </w:p>
    <w:p w14:paraId="7F3A1272" w14:textId="77777777" w:rsidR="005B7138" w:rsidRDefault="005B7138" w:rsidP="0025689C">
      <w:pPr>
        <w:jc w:val="both"/>
      </w:pPr>
    </w:p>
    <w:p w14:paraId="7B7CB30A" w14:textId="47AD6B42" w:rsidR="00BD29C1" w:rsidRDefault="00BD29C1" w:rsidP="00BD29C1">
      <w:pPr>
        <w:pStyle w:val="Heading1"/>
      </w:pPr>
      <w:r>
        <w:lastRenderedPageBreak/>
        <w:t>Results:</w:t>
      </w:r>
    </w:p>
    <w:p w14:paraId="09DBD21B" w14:textId="52675C59" w:rsidR="00BD29C1" w:rsidRDefault="00BD29C1" w:rsidP="00BD29C1">
      <w:pPr>
        <w:pStyle w:val="Caption"/>
        <w:keepNext/>
      </w:pPr>
      <w:r>
        <w:t xml:space="preserve">Table </w:t>
      </w:r>
      <w:r w:rsidR="00672E02">
        <w:fldChar w:fldCharType="begin"/>
      </w:r>
      <w:r w:rsidR="00672E02">
        <w:instrText xml:space="preserve"> SEQ Table \* ARABIC </w:instrText>
      </w:r>
      <w:r w:rsidR="00672E02">
        <w:fldChar w:fldCharType="separate"/>
      </w:r>
      <w:r>
        <w:rPr>
          <w:noProof/>
        </w:rPr>
        <w:t>2</w:t>
      </w:r>
      <w:r w:rsidR="00672E02">
        <w:rPr>
          <w:noProof/>
        </w:rPr>
        <w:fldChar w:fldCharType="end"/>
      </w:r>
      <w:r>
        <w:t>: F1 scores of predictive models</w:t>
      </w:r>
    </w:p>
    <w:tbl>
      <w:tblPr>
        <w:tblStyle w:val="TableGrid"/>
        <w:tblW w:w="0" w:type="auto"/>
        <w:tblLook w:val="04A0" w:firstRow="1" w:lastRow="0" w:firstColumn="1" w:lastColumn="0" w:noHBand="0" w:noVBand="1"/>
      </w:tblPr>
      <w:tblGrid>
        <w:gridCol w:w="1252"/>
        <w:gridCol w:w="733"/>
        <w:gridCol w:w="1128"/>
        <w:gridCol w:w="937"/>
        <w:gridCol w:w="732"/>
        <w:gridCol w:w="1127"/>
        <w:gridCol w:w="938"/>
        <w:gridCol w:w="654"/>
        <w:gridCol w:w="1102"/>
        <w:gridCol w:w="793"/>
      </w:tblGrid>
      <w:tr w:rsidR="005F110B" w14:paraId="2BA69CE9" w14:textId="77777777" w:rsidTr="00C11378">
        <w:tc>
          <w:tcPr>
            <w:tcW w:w="1231" w:type="dxa"/>
          </w:tcPr>
          <w:p w14:paraId="4C8F2244" w14:textId="77777777" w:rsidR="005F110B" w:rsidRDefault="005F110B" w:rsidP="005F110B">
            <w:pPr>
              <w:jc w:val="both"/>
            </w:pPr>
          </w:p>
        </w:tc>
        <w:tc>
          <w:tcPr>
            <w:tcW w:w="2806" w:type="dxa"/>
            <w:gridSpan w:val="3"/>
          </w:tcPr>
          <w:p w14:paraId="5808CB7D" w14:textId="63B47E5C" w:rsidR="005F110B" w:rsidRDefault="005F110B" w:rsidP="00CB1CD0">
            <w:pPr>
              <w:jc w:val="center"/>
            </w:pPr>
            <w:r>
              <w:t>DFM</w:t>
            </w:r>
          </w:p>
        </w:tc>
        <w:tc>
          <w:tcPr>
            <w:tcW w:w="2804" w:type="dxa"/>
            <w:gridSpan w:val="3"/>
          </w:tcPr>
          <w:p w14:paraId="1E5DAE6E" w14:textId="43924893" w:rsidR="005F110B" w:rsidRDefault="005F110B" w:rsidP="00CB1CD0">
            <w:pPr>
              <w:jc w:val="center"/>
            </w:pPr>
            <w:r>
              <w:t>TFIDF</w:t>
            </w:r>
          </w:p>
        </w:tc>
        <w:tc>
          <w:tcPr>
            <w:tcW w:w="2555" w:type="dxa"/>
            <w:gridSpan w:val="3"/>
          </w:tcPr>
          <w:p w14:paraId="6DCEA541" w14:textId="414283DE" w:rsidR="005F110B" w:rsidRDefault="007D1557" w:rsidP="00CB1CD0">
            <w:pPr>
              <w:jc w:val="center"/>
            </w:pPr>
            <w:r>
              <w:t>Multi-modal embeddings</w:t>
            </w:r>
          </w:p>
        </w:tc>
      </w:tr>
      <w:tr w:rsidR="005F110B" w14:paraId="03ECA491" w14:textId="16C73001" w:rsidTr="005F110B">
        <w:tc>
          <w:tcPr>
            <w:tcW w:w="1231" w:type="dxa"/>
          </w:tcPr>
          <w:p w14:paraId="5C027804" w14:textId="77777777" w:rsidR="005F110B" w:rsidRDefault="005F110B" w:rsidP="005F110B">
            <w:pPr>
              <w:jc w:val="both"/>
            </w:pPr>
          </w:p>
        </w:tc>
        <w:tc>
          <w:tcPr>
            <w:tcW w:w="736" w:type="dxa"/>
          </w:tcPr>
          <w:p w14:paraId="65C319FA" w14:textId="371A373D" w:rsidR="005F110B" w:rsidRDefault="005F110B" w:rsidP="00CB1CD0">
            <w:pPr>
              <w:jc w:val="center"/>
            </w:pPr>
            <w:r>
              <w:t>F1</w:t>
            </w:r>
          </w:p>
        </w:tc>
        <w:tc>
          <w:tcPr>
            <w:tcW w:w="1129" w:type="dxa"/>
          </w:tcPr>
          <w:p w14:paraId="08C87493" w14:textId="5ECF5B1D" w:rsidR="005F110B" w:rsidRDefault="005F110B" w:rsidP="00CB1CD0">
            <w:pPr>
              <w:jc w:val="center"/>
            </w:pPr>
            <w:r>
              <w:t>Precision</w:t>
            </w:r>
          </w:p>
        </w:tc>
        <w:tc>
          <w:tcPr>
            <w:tcW w:w="941" w:type="dxa"/>
          </w:tcPr>
          <w:p w14:paraId="0D2CDC55" w14:textId="48B9AA4B" w:rsidR="005F110B" w:rsidRDefault="005F110B" w:rsidP="00CB1CD0">
            <w:pPr>
              <w:jc w:val="center"/>
            </w:pPr>
            <w:r>
              <w:t>Recall</w:t>
            </w:r>
          </w:p>
        </w:tc>
        <w:tc>
          <w:tcPr>
            <w:tcW w:w="734" w:type="dxa"/>
          </w:tcPr>
          <w:p w14:paraId="0D0D73D0" w14:textId="4A31D2F6" w:rsidR="005F110B" w:rsidRDefault="005F110B" w:rsidP="00CB1CD0">
            <w:pPr>
              <w:jc w:val="center"/>
            </w:pPr>
            <w:r>
              <w:t>F1</w:t>
            </w:r>
          </w:p>
        </w:tc>
        <w:tc>
          <w:tcPr>
            <w:tcW w:w="1128" w:type="dxa"/>
          </w:tcPr>
          <w:p w14:paraId="58209840" w14:textId="7476FA03" w:rsidR="005F110B" w:rsidRDefault="005F110B" w:rsidP="00CB1CD0">
            <w:pPr>
              <w:jc w:val="center"/>
            </w:pPr>
            <w:r>
              <w:t>Precision</w:t>
            </w:r>
          </w:p>
        </w:tc>
        <w:tc>
          <w:tcPr>
            <w:tcW w:w="942" w:type="dxa"/>
          </w:tcPr>
          <w:p w14:paraId="757DB719" w14:textId="13622C58" w:rsidR="005F110B" w:rsidRDefault="005F110B" w:rsidP="00CB1CD0">
            <w:pPr>
              <w:jc w:val="center"/>
            </w:pPr>
            <w:r>
              <w:t>Recall</w:t>
            </w:r>
          </w:p>
        </w:tc>
        <w:tc>
          <w:tcPr>
            <w:tcW w:w="660" w:type="dxa"/>
          </w:tcPr>
          <w:p w14:paraId="72E630D7" w14:textId="0C58B044" w:rsidR="005F110B" w:rsidRDefault="005F110B" w:rsidP="00CB1CD0">
            <w:pPr>
              <w:jc w:val="center"/>
            </w:pPr>
            <w:r>
              <w:t>F1</w:t>
            </w:r>
          </w:p>
        </w:tc>
        <w:tc>
          <w:tcPr>
            <w:tcW w:w="1102" w:type="dxa"/>
          </w:tcPr>
          <w:p w14:paraId="1AFABF84" w14:textId="416EDDEB" w:rsidR="005F110B" w:rsidRDefault="005F110B" w:rsidP="00CB1CD0">
            <w:pPr>
              <w:jc w:val="center"/>
            </w:pPr>
            <w:r>
              <w:t>Precision</w:t>
            </w:r>
          </w:p>
        </w:tc>
        <w:tc>
          <w:tcPr>
            <w:tcW w:w="793" w:type="dxa"/>
          </w:tcPr>
          <w:p w14:paraId="72896303" w14:textId="55446992" w:rsidR="005F110B" w:rsidRDefault="005F110B" w:rsidP="00CB1CD0">
            <w:pPr>
              <w:jc w:val="center"/>
            </w:pPr>
            <w:r>
              <w:t>Recall</w:t>
            </w:r>
          </w:p>
        </w:tc>
      </w:tr>
      <w:tr w:rsidR="005F110B" w14:paraId="37F4E553" w14:textId="18EFA8AC" w:rsidTr="005F110B">
        <w:tc>
          <w:tcPr>
            <w:tcW w:w="1231" w:type="dxa"/>
          </w:tcPr>
          <w:p w14:paraId="67DDEABF" w14:textId="0810333F" w:rsidR="005F110B" w:rsidRDefault="005F110B" w:rsidP="00CB1CD0">
            <w:r>
              <w:t>Naïve Bayes</w:t>
            </w:r>
          </w:p>
        </w:tc>
        <w:tc>
          <w:tcPr>
            <w:tcW w:w="736" w:type="dxa"/>
          </w:tcPr>
          <w:p w14:paraId="47838C9C" w14:textId="6F990096" w:rsidR="005F110B" w:rsidRDefault="0032192B" w:rsidP="00CB1CD0">
            <w:pPr>
              <w:jc w:val="center"/>
            </w:pPr>
            <w:r w:rsidRPr="0032192B">
              <w:t>0.70</w:t>
            </w:r>
          </w:p>
        </w:tc>
        <w:tc>
          <w:tcPr>
            <w:tcW w:w="1129" w:type="dxa"/>
          </w:tcPr>
          <w:p w14:paraId="1CB613BE" w14:textId="641D8BF6" w:rsidR="005F110B" w:rsidRDefault="0032192B" w:rsidP="00CB1CD0">
            <w:pPr>
              <w:jc w:val="center"/>
            </w:pPr>
            <w:r w:rsidRPr="0032192B">
              <w:t>0.54</w:t>
            </w:r>
          </w:p>
        </w:tc>
        <w:tc>
          <w:tcPr>
            <w:tcW w:w="941" w:type="dxa"/>
          </w:tcPr>
          <w:p w14:paraId="1020160D" w14:textId="16AB9695" w:rsidR="005F110B" w:rsidRDefault="00F41185" w:rsidP="00CB1CD0">
            <w:pPr>
              <w:jc w:val="center"/>
            </w:pPr>
            <w:r w:rsidRPr="00F41185">
              <w:t>1.00</w:t>
            </w:r>
          </w:p>
        </w:tc>
        <w:tc>
          <w:tcPr>
            <w:tcW w:w="734" w:type="dxa"/>
          </w:tcPr>
          <w:p w14:paraId="39FAA2C7" w14:textId="3487782F" w:rsidR="005F110B" w:rsidRDefault="00CD3649" w:rsidP="00CB1CD0">
            <w:pPr>
              <w:jc w:val="center"/>
            </w:pPr>
            <w:r w:rsidRPr="00CD3649">
              <w:t>0.70</w:t>
            </w:r>
          </w:p>
        </w:tc>
        <w:tc>
          <w:tcPr>
            <w:tcW w:w="1128" w:type="dxa"/>
          </w:tcPr>
          <w:p w14:paraId="5F436CA8" w14:textId="38ABF9EF" w:rsidR="005F110B" w:rsidRDefault="00CD3649" w:rsidP="00CB1CD0">
            <w:pPr>
              <w:jc w:val="center"/>
            </w:pPr>
            <w:r w:rsidRPr="00CD3649">
              <w:t>0.54</w:t>
            </w:r>
          </w:p>
        </w:tc>
        <w:tc>
          <w:tcPr>
            <w:tcW w:w="942" w:type="dxa"/>
          </w:tcPr>
          <w:p w14:paraId="38AC43FF" w14:textId="64825920" w:rsidR="005F110B" w:rsidRDefault="00A13D65" w:rsidP="00CB1CD0">
            <w:pPr>
              <w:jc w:val="center"/>
            </w:pPr>
            <w:r w:rsidRPr="00A13D65">
              <w:t>1.00</w:t>
            </w:r>
          </w:p>
        </w:tc>
        <w:tc>
          <w:tcPr>
            <w:tcW w:w="660" w:type="dxa"/>
          </w:tcPr>
          <w:p w14:paraId="43B954BE" w14:textId="172CAAD8" w:rsidR="005F110B" w:rsidRDefault="00CB1CD0" w:rsidP="00CB1CD0">
            <w:pPr>
              <w:jc w:val="center"/>
            </w:pPr>
            <w:r>
              <w:t>-</w:t>
            </w:r>
          </w:p>
        </w:tc>
        <w:tc>
          <w:tcPr>
            <w:tcW w:w="1102" w:type="dxa"/>
          </w:tcPr>
          <w:p w14:paraId="5B42B951" w14:textId="27A2DEF6" w:rsidR="005F110B" w:rsidRDefault="00CB1CD0" w:rsidP="00CB1CD0">
            <w:pPr>
              <w:jc w:val="center"/>
            </w:pPr>
            <w:r>
              <w:t>-</w:t>
            </w:r>
          </w:p>
        </w:tc>
        <w:tc>
          <w:tcPr>
            <w:tcW w:w="793" w:type="dxa"/>
          </w:tcPr>
          <w:p w14:paraId="3D2697FD" w14:textId="2E504994" w:rsidR="005F110B" w:rsidRDefault="00CB1CD0" w:rsidP="00CB1CD0">
            <w:pPr>
              <w:jc w:val="center"/>
            </w:pPr>
            <w:r>
              <w:t>-</w:t>
            </w:r>
          </w:p>
        </w:tc>
      </w:tr>
      <w:tr w:rsidR="005F110B" w14:paraId="7F329E56" w14:textId="0CDC1106" w:rsidTr="005F110B">
        <w:tc>
          <w:tcPr>
            <w:tcW w:w="1231" w:type="dxa"/>
          </w:tcPr>
          <w:p w14:paraId="490E74FF" w14:textId="77F98D18" w:rsidR="005F110B" w:rsidRPr="001A23F7" w:rsidRDefault="005F110B" w:rsidP="00CB1CD0">
            <w:pPr>
              <w:rPr>
                <w:b/>
                <w:bCs/>
              </w:rPr>
            </w:pPr>
            <w:r w:rsidRPr="001A23F7">
              <w:rPr>
                <w:b/>
                <w:bCs/>
              </w:rPr>
              <w:t>Logistic regression</w:t>
            </w:r>
          </w:p>
        </w:tc>
        <w:tc>
          <w:tcPr>
            <w:tcW w:w="736" w:type="dxa"/>
          </w:tcPr>
          <w:p w14:paraId="4AAB3E4B" w14:textId="5C601B82" w:rsidR="005F110B" w:rsidRDefault="00F41185" w:rsidP="00CB1CD0">
            <w:pPr>
              <w:jc w:val="center"/>
            </w:pPr>
            <w:r w:rsidRPr="00F41185">
              <w:t>0.92</w:t>
            </w:r>
          </w:p>
        </w:tc>
        <w:tc>
          <w:tcPr>
            <w:tcW w:w="1129" w:type="dxa"/>
          </w:tcPr>
          <w:p w14:paraId="26818D0D" w14:textId="2AC612F0" w:rsidR="005F110B" w:rsidRDefault="00F41185" w:rsidP="00CB1CD0">
            <w:pPr>
              <w:jc w:val="center"/>
            </w:pPr>
            <w:r w:rsidRPr="00F41185">
              <w:t>0.91</w:t>
            </w:r>
          </w:p>
        </w:tc>
        <w:tc>
          <w:tcPr>
            <w:tcW w:w="941" w:type="dxa"/>
          </w:tcPr>
          <w:p w14:paraId="530D0257" w14:textId="7E35516F" w:rsidR="005F110B" w:rsidRDefault="006F01F5" w:rsidP="00CB1CD0">
            <w:pPr>
              <w:jc w:val="center"/>
            </w:pPr>
            <w:r w:rsidRPr="006F01F5">
              <w:t>0.93</w:t>
            </w:r>
          </w:p>
        </w:tc>
        <w:tc>
          <w:tcPr>
            <w:tcW w:w="734" w:type="dxa"/>
          </w:tcPr>
          <w:p w14:paraId="351F9C8C" w14:textId="63F7A688" w:rsidR="005F110B" w:rsidRDefault="00A13D65" w:rsidP="00CB1CD0">
            <w:pPr>
              <w:jc w:val="center"/>
            </w:pPr>
            <w:r w:rsidRPr="00A13D65">
              <w:t>0.93</w:t>
            </w:r>
          </w:p>
        </w:tc>
        <w:tc>
          <w:tcPr>
            <w:tcW w:w="1128" w:type="dxa"/>
          </w:tcPr>
          <w:p w14:paraId="18C571A4" w14:textId="4207E166" w:rsidR="005F110B" w:rsidRDefault="00A13D65" w:rsidP="00CB1CD0">
            <w:pPr>
              <w:jc w:val="center"/>
            </w:pPr>
            <w:r w:rsidRPr="00A13D65">
              <w:t>0.92</w:t>
            </w:r>
          </w:p>
        </w:tc>
        <w:tc>
          <w:tcPr>
            <w:tcW w:w="942" w:type="dxa"/>
          </w:tcPr>
          <w:p w14:paraId="69A55EB1" w14:textId="678F3ED9" w:rsidR="005F110B" w:rsidRDefault="00A13D65" w:rsidP="00CB1CD0">
            <w:pPr>
              <w:jc w:val="center"/>
            </w:pPr>
            <w:r w:rsidRPr="00A13D65">
              <w:t>0.94</w:t>
            </w:r>
          </w:p>
        </w:tc>
        <w:tc>
          <w:tcPr>
            <w:tcW w:w="660" w:type="dxa"/>
          </w:tcPr>
          <w:p w14:paraId="082E9C66" w14:textId="59236DCF" w:rsidR="005F110B" w:rsidRDefault="00CB1CD0" w:rsidP="00CB1CD0">
            <w:pPr>
              <w:jc w:val="center"/>
            </w:pPr>
            <w:r>
              <w:t>-</w:t>
            </w:r>
          </w:p>
        </w:tc>
        <w:tc>
          <w:tcPr>
            <w:tcW w:w="1102" w:type="dxa"/>
          </w:tcPr>
          <w:p w14:paraId="20FB0C63" w14:textId="3F387D22" w:rsidR="005F110B" w:rsidRDefault="00CB1CD0" w:rsidP="00CB1CD0">
            <w:pPr>
              <w:jc w:val="center"/>
            </w:pPr>
            <w:r>
              <w:t>-</w:t>
            </w:r>
          </w:p>
        </w:tc>
        <w:tc>
          <w:tcPr>
            <w:tcW w:w="793" w:type="dxa"/>
          </w:tcPr>
          <w:p w14:paraId="7185B904" w14:textId="75256082" w:rsidR="005F110B" w:rsidRDefault="00CB1CD0" w:rsidP="00CB1CD0">
            <w:pPr>
              <w:jc w:val="center"/>
            </w:pPr>
            <w:r>
              <w:t>-</w:t>
            </w:r>
          </w:p>
        </w:tc>
      </w:tr>
      <w:tr w:rsidR="005F110B" w14:paraId="4718493C" w14:textId="553457FA" w:rsidTr="005F110B">
        <w:tc>
          <w:tcPr>
            <w:tcW w:w="1231" w:type="dxa"/>
          </w:tcPr>
          <w:p w14:paraId="53F14CAA" w14:textId="69D6C0B3" w:rsidR="005F110B" w:rsidRDefault="005F110B" w:rsidP="00CB1CD0">
            <w:r>
              <w:t>Support Vector machine</w:t>
            </w:r>
          </w:p>
        </w:tc>
        <w:tc>
          <w:tcPr>
            <w:tcW w:w="736" w:type="dxa"/>
          </w:tcPr>
          <w:p w14:paraId="6B1706AC" w14:textId="1377DAB7" w:rsidR="005F110B" w:rsidRDefault="006F01F5" w:rsidP="00CB1CD0">
            <w:pPr>
              <w:jc w:val="center"/>
            </w:pPr>
            <w:r w:rsidRPr="006F01F5">
              <w:t>0.69</w:t>
            </w:r>
          </w:p>
        </w:tc>
        <w:tc>
          <w:tcPr>
            <w:tcW w:w="1129" w:type="dxa"/>
          </w:tcPr>
          <w:p w14:paraId="6D67EA6B" w14:textId="1285FCC5" w:rsidR="005F110B" w:rsidRDefault="006F01F5" w:rsidP="00CB1CD0">
            <w:pPr>
              <w:jc w:val="center"/>
            </w:pPr>
            <w:r w:rsidRPr="006F01F5">
              <w:t>0.75</w:t>
            </w:r>
          </w:p>
        </w:tc>
        <w:tc>
          <w:tcPr>
            <w:tcW w:w="941" w:type="dxa"/>
          </w:tcPr>
          <w:p w14:paraId="4699077A" w14:textId="7ABC1821" w:rsidR="005F110B" w:rsidRDefault="006F01F5" w:rsidP="00CB1CD0">
            <w:pPr>
              <w:jc w:val="center"/>
            </w:pPr>
            <w:r w:rsidRPr="006F01F5">
              <w:t>0.64</w:t>
            </w:r>
          </w:p>
        </w:tc>
        <w:tc>
          <w:tcPr>
            <w:tcW w:w="734" w:type="dxa"/>
          </w:tcPr>
          <w:p w14:paraId="77C0AFDB" w14:textId="50B35063" w:rsidR="005F110B" w:rsidRDefault="00E346AC" w:rsidP="00CB1CD0">
            <w:pPr>
              <w:jc w:val="center"/>
            </w:pPr>
            <w:r w:rsidRPr="00E346AC">
              <w:t>0.69</w:t>
            </w:r>
          </w:p>
        </w:tc>
        <w:tc>
          <w:tcPr>
            <w:tcW w:w="1128" w:type="dxa"/>
          </w:tcPr>
          <w:p w14:paraId="36274AE9" w14:textId="679DB246" w:rsidR="005F110B" w:rsidRDefault="00E346AC" w:rsidP="00CB1CD0">
            <w:pPr>
              <w:jc w:val="center"/>
            </w:pPr>
            <w:r w:rsidRPr="00E346AC">
              <w:t>0.68</w:t>
            </w:r>
          </w:p>
        </w:tc>
        <w:tc>
          <w:tcPr>
            <w:tcW w:w="942" w:type="dxa"/>
          </w:tcPr>
          <w:p w14:paraId="1C71AB48" w14:textId="3C137D84" w:rsidR="005F110B" w:rsidRDefault="00E346AC" w:rsidP="00CB1CD0">
            <w:pPr>
              <w:jc w:val="center"/>
            </w:pPr>
            <w:r w:rsidRPr="00E346AC">
              <w:t>0.69</w:t>
            </w:r>
          </w:p>
        </w:tc>
        <w:tc>
          <w:tcPr>
            <w:tcW w:w="660" w:type="dxa"/>
          </w:tcPr>
          <w:p w14:paraId="4FC4AC71" w14:textId="35F44F4B" w:rsidR="005F110B" w:rsidRDefault="00CB1CD0" w:rsidP="00CB1CD0">
            <w:pPr>
              <w:jc w:val="center"/>
            </w:pPr>
            <w:r>
              <w:t>-</w:t>
            </w:r>
          </w:p>
        </w:tc>
        <w:tc>
          <w:tcPr>
            <w:tcW w:w="1102" w:type="dxa"/>
          </w:tcPr>
          <w:p w14:paraId="120428FC" w14:textId="7892B1A8" w:rsidR="005F110B" w:rsidRDefault="00CB1CD0" w:rsidP="00CB1CD0">
            <w:pPr>
              <w:jc w:val="center"/>
            </w:pPr>
            <w:r>
              <w:t>-</w:t>
            </w:r>
          </w:p>
        </w:tc>
        <w:tc>
          <w:tcPr>
            <w:tcW w:w="793" w:type="dxa"/>
          </w:tcPr>
          <w:p w14:paraId="541FF8B2" w14:textId="2EB669D3" w:rsidR="005F110B" w:rsidRDefault="00CB1CD0" w:rsidP="00CB1CD0">
            <w:pPr>
              <w:jc w:val="center"/>
            </w:pPr>
            <w:r>
              <w:t>-</w:t>
            </w:r>
          </w:p>
        </w:tc>
      </w:tr>
      <w:tr w:rsidR="005F110B" w14:paraId="5277AB94" w14:textId="5112612E" w:rsidTr="005F110B">
        <w:tc>
          <w:tcPr>
            <w:tcW w:w="1231" w:type="dxa"/>
          </w:tcPr>
          <w:p w14:paraId="09BE6901" w14:textId="18ACCD32" w:rsidR="005F110B" w:rsidRPr="001A23F7" w:rsidRDefault="005F110B" w:rsidP="00CB1CD0">
            <w:pPr>
              <w:rPr>
                <w:b/>
                <w:bCs/>
              </w:rPr>
            </w:pPr>
            <w:r w:rsidRPr="001A23F7">
              <w:rPr>
                <w:b/>
                <w:bCs/>
              </w:rPr>
              <w:t>Random forest</w:t>
            </w:r>
          </w:p>
        </w:tc>
        <w:tc>
          <w:tcPr>
            <w:tcW w:w="736" w:type="dxa"/>
          </w:tcPr>
          <w:p w14:paraId="68CEF58C" w14:textId="3705E7D7" w:rsidR="005F110B" w:rsidRDefault="00BF175D" w:rsidP="00CB1CD0">
            <w:pPr>
              <w:jc w:val="center"/>
            </w:pPr>
            <w:r w:rsidRPr="00BF175D">
              <w:t>0.94</w:t>
            </w:r>
          </w:p>
        </w:tc>
        <w:tc>
          <w:tcPr>
            <w:tcW w:w="1129" w:type="dxa"/>
          </w:tcPr>
          <w:p w14:paraId="66AEDFD0" w14:textId="759F2F3F" w:rsidR="005F110B" w:rsidRDefault="00BF175D" w:rsidP="00CB1CD0">
            <w:pPr>
              <w:jc w:val="center"/>
            </w:pPr>
            <w:r w:rsidRPr="00BF175D">
              <w:t>0.94</w:t>
            </w:r>
          </w:p>
        </w:tc>
        <w:tc>
          <w:tcPr>
            <w:tcW w:w="941" w:type="dxa"/>
          </w:tcPr>
          <w:p w14:paraId="5DCD143D" w14:textId="51CA3843" w:rsidR="005F110B" w:rsidRDefault="00BF175D" w:rsidP="00CB1CD0">
            <w:pPr>
              <w:jc w:val="center"/>
            </w:pPr>
            <w:r w:rsidRPr="00BF175D">
              <w:t>0.95</w:t>
            </w:r>
          </w:p>
        </w:tc>
        <w:tc>
          <w:tcPr>
            <w:tcW w:w="734" w:type="dxa"/>
          </w:tcPr>
          <w:p w14:paraId="1F8E54A9" w14:textId="48DC6FC5" w:rsidR="005F110B" w:rsidRDefault="00E346AC" w:rsidP="00CB1CD0">
            <w:pPr>
              <w:jc w:val="center"/>
            </w:pPr>
            <w:r w:rsidRPr="00E346AC">
              <w:t>0.93</w:t>
            </w:r>
          </w:p>
        </w:tc>
        <w:tc>
          <w:tcPr>
            <w:tcW w:w="1128" w:type="dxa"/>
          </w:tcPr>
          <w:p w14:paraId="32528B79" w14:textId="64829010" w:rsidR="005F110B" w:rsidRDefault="00E346AC" w:rsidP="00CB1CD0">
            <w:pPr>
              <w:jc w:val="center"/>
            </w:pPr>
            <w:r w:rsidRPr="00E346AC">
              <w:t>0.95</w:t>
            </w:r>
          </w:p>
        </w:tc>
        <w:tc>
          <w:tcPr>
            <w:tcW w:w="942" w:type="dxa"/>
          </w:tcPr>
          <w:p w14:paraId="23BD5DA7" w14:textId="73FF3DCF" w:rsidR="005F110B" w:rsidRDefault="007F7460" w:rsidP="00CB1CD0">
            <w:pPr>
              <w:jc w:val="center"/>
            </w:pPr>
            <w:r w:rsidRPr="007F7460">
              <w:t>0.92</w:t>
            </w:r>
          </w:p>
        </w:tc>
        <w:tc>
          <w:tcPr>
            <w:tcW w:w="660" w:type="dxa"/>
          </w:tcPr>
          <w:p w14:paraId="32BE8817" w14:textId="27069DCB" w:rsidR="005F110B" w:rsidRDefault="00CB1CD0" w:rsidP="00CB1CD0">
            <w:pPr>
              <w:jc w:val="center"/>
            </w:pPr>
            <w:r>
              <w:t>-</w:t>
            </w:r>
          </w:p>
        </w:tc>
        <w:tc>
          <w:tcPr>
            <w:tcW w:w="1102" w:type="dxa"/>
          </w:tcPr>
          <w:p w14:paraId="1CDB5EAF" w14:textId="43E03BEE" w:rsidR="005F110B" w:rsidRDefault="00CB1CD0" w:rsidP="00CB1CD0">
            <w:pPr>
              <w:jc w:val="center"/>
            </w:pPr>
            <w:r>
              <w:t>-</w:t>
            </w:r>
          </w:p>
        </w:tc>
        <w:tc>
          <w:tcPr>
            <w:tcW w:w="793" w:type="dxa"/>
          </w:tcPr>
          <w:p w14:paraId="492714E0" w14:textId="0C67E25F" w:rsidR="005F110B" w:rsidRDefault="00CB1CD0" w:rsidP="00CB1CD0">
            <w:pPr>
              <w:jc w:val="center"/>
            </w:pPr>
            <w:r>
              <w:t>-</w:t>
            </w:r>
          </w:p>
        </w:tc>
      </w:tr>
      <w:tr w:rsidR="005F110B" w14:paraId="422422F4" w14:textId="046F31F8" w:rsidTr="005F110B">
        <w:tc>
          <w:tcPr>
            <w:tcW w:w="1231" w:type="dxa"/>
          </w:tcPr>
          <w:p w14:paraId="53B1ACDA" w14:textId="0C55FA3C" w:rsidR="005F110B" w:rsidRDefault="005F110B" w:rsidP="00CB1CD0">
            <w:proofErr w:type="spellStart"/>
            <w:r>
              <w:t>XGBoost</w:t>
            </w:r>
            <w:proofErr w:type="spellEnd"/>
          </w:p>
        </w:tc>
        <w:tc>
          <w:tcPr>
            <w:tcW w:w="736" w:type="dxa"/>
          </w:tcPr>
          <w:p w14:paraId="62411736" w14:textId="11E47D92" w:rsidR="005F110B" w:rsidRDefault="00BF175D" w:rsidP="00CB1CD0">
            <w:pPr>
              <w:jc w:val="center"/>
            </w:pPr>
            <w:r w:rsidRPr="00BF175D">
              <w:t>0.89</w:t>
            </w:r>
          </w:p>
        </w:tc>
        <w:tc>
          <w:tcPr>
            <w:tcW w:w="1129" w:type="dxa"/>
          </w:tcPr>
          <w:p w14:paraId="762461A8" w14:textId="3DAFFAC9" w:rsidR="005F110B" w:rsidRDefault="008B069A" w:rsidP="00CB1CD0">
            <w:pPr>
              <w:jc w:val="center"/>
            </w:pPr>
            <w:r w:rsidRPr="008B069A">
              <w:t>0.88</w:t>
            </w:r>
          </w:p>
        </w:tc>
        <w:tc>
          <w:tcPr>
            <w:tcW w:w="941" w:type="dxa"/>
          </w:tcPr>
          <w:p w14:paraId="6CC37193" w14:textId="591DB078" w:rsidR="005F110B" w:rsidRDefault="008B069A" w:rsidP="00CB1CD0">
            <w:pPr>
              <w:jc w:val="center"/>
            </w:pPr>
            <w:r w:rsidRPr="008B069A">
              <w:t>0.90</w:t>
            </w:r>
          </w:p>
        </w:tc>
        <w:tc>
          <w:tcPr>
            <w:tcW w:w="734" w:type="dxa"/>
          </w:tcPr>
          <w:p w14:paraId="20E904DF" w14:textId="11548736" w:rsidR="005F110B" w:rsidRDefault="007F7460" w:rsidP="00CB1CD0">
            <w:pPr>
              <w:jc w:val="center"/>
            </w:pPr>
            <w:r w:rsidRPr="007F7460">
              <w:t>0.84</w:t>
            </w:r>
          </w:p>
        </w:tc>
        <w:tc>
          <w:tcPr>
            <w:tcW w:w="1128" w:type="dxa"/>
          </w:tcPr>
          <w:p w14:paraId="266CAB37" w14:textId="386D6BCF" w:rsidR="005F110B" w:rsidRDefault="007F7460" w:rsidP="00CB1CD0">
            <w:pPr>
              <w:jc w:val="center"/>
            </w:pPr>
            <w:r w:rsidRPr="007F7460">
              <w:t>0.85</w:t>
            </w:r>
          </w:p>
        </w:tc>
        <w:tc>
          <w:tcPr>
            <w:tcW w:w="942" w:type="dxa"/>
          </w:tcPr>
          <w:p w14:paraId="31F12C68" w14:textId="645B7505" w:rsidR="005F110B" w:rsidRDefault="007F7460" w:rsidP="00CB1CD0">
            <w:pPr>
              <w:jc w:val="center"/>
            </w:pPr>
            <w:r w:rsidRPr="007F7460">
              <w:t>0.84</w:t>
            </w:r>
          </w:p>
        </w:tc>
        <w:tc>
          <w:tcPr>
            <w:tcW w:w="660" w:type="dxa"/>
          </w:tcPr>
          <w:p w14:paraId="0C4159F1" w14:textId="0863FFE0" w:rsidR="005F110B" w:rsidRDefault="00CB1CD0" w:rsidP="00CB1CD0">
            <w:pPr>
              <w:jc w:val="center"/>
            </w:pPr>
            <w:r>
              <w:t>-</w:t>
            </w:r>
          </w:p>
        </w:tc>
        <w:tc>
          <w:tcPr>
            <w:tcW w:w="1102" w:type="dxa"/>
          </w:tcPr>
          <w:p w14:paraId="4C1261C0" w14:textId="7F5BF20A" w:rsidR="005F110B" w:rsidRDefault="00CB1CD0" w:rsidP="00CB1CD0">
            <w:pPr>
              <w:jc w:val="center"/>
            </w:pPr>
            <w:r>
              <w:t>-</w:t>
            </w:r>
          </w:p>
        </w:tc>
        <w:tc>
          <w:tcPr>
            <w:tcW w:w="793" w:type="dxa"/>
          </w:tcPr>
          <w:p w14:paraId="38DCA267" w14:textId="05615648" w:rsidR="005F110B" w:rsidRDefault="00CB1CD0" w:rsidP="00CB1CD0">
            <w:pPr>
              <w:jc w:val="center"/>
            </w:pPr>
            <w:r>
              <w:t>-</w:t>
            </w:r>
          </w:p>
        </w:tc>
      </w:tr>
      <w:tr w:rsidR="005F110B" w14:paraId="6572430B" w14:textId="5E967A5A" w:rsidTr="005F110B">
        <w:tc>
          <w:tcPr>
            <w:tcW w:w="1231" w:type="dxa"/>
          </w:tcPr>
          <w:p w14:paraId="0EB1D486" w14:textId="452BFE16" w:rsidR="005F110B" w:rsidRDefault="005F110B" w:rsidP="00CB1CD0">
            <w:proofErr w:type="spellStart"/>
            <w:r>
              <w:t>DeepL</w:t>
            </w:r>
            <w:proofErr w:type="spellEnd"/>
          </w:p>
        </w:tc>
        <w:tc>
          <w:tcPr>
            <w:tcW w:w="736" w:type="dxa"/>
          </w:tcPr>
          <w:p w14:paraId="5732D4C5" w14:textId="77777777" w:rsidR="005F110B" w:rsidRDefault="005F110B" w:rsidP="00CB1CD0">
            <w:pPr>
              <w:jc w:val="center"/>
            </w:pPr>
          </w:p>
        </w:tc>
        <w:tc>
          <w:tcPr>
            <w:tcW w:w="1129" w:type="dxa"/>
          </w:tcPr>
          <w:p w14:paraId="54197D54" w14:textId="77777777" w:rsidR="005F110B" w:rsidRDefault="005F110B" w:rsidP="00CB1CD0">
            <w:pPr>
              <w:jc w:val="center"/>
            </w:pPr>
          </w:p>
        </w:tc>
        <w:tc>
          <w:tcPr>
            <w:tcW w:w="941" w:type="dxa"/>
          </w:tcPr>
          <w:p w14:paraId="70E9F1B4" w14:textId="77777777" w:rsidR="005F110B" w:rsidRDefault="005F110B" w:rsidP="00CB1CD0">
            <w:pPr>
              <w:jc w:val="center"/>
            </w:pPr>
          </w:p>
        </w:tc>
        <w:tc>
          <w:tcPr>
            <w:tcW w:w="734" w:type="dxa"/>
          </w:tcPr>
          <w:p w14:paraId="59EA7FB3" w14:textId="77777777" w:rsidR="005F110B" w:rsidRDefault="005F110B" w:rsidP="00CB1CD0">
            <w:pPr>
              <w:jc w:val="center"/>
            </w:pPr>
          </w:p>
        </w:tc>
        <w:tc>
          <w:tcPr>
            <w:tcW w:w="1128" w:type="dxa"/>
          </w:tcPr>
          <w:p w14:paraId="1431D2DE" w14:textId="77777777" w:rsidR="005F110B" w:rsidRDefault="005F110B" w:rsidP="00CB1CD0">
            <w:pPr>
              <w:jc w:val="center"/>
            </w:pPr>
          </w:p>
        </w:tc>
        <w:tc>
          <w:tcPr>
            <w:tcW w:w="942" w:type="dxa"/>
          </w:tcPr>
          <w:p w14:paraId="56734425" w14:textId="77777777" w:rsidR="005F110B" w:rsidRDefault="005F110B" w:rsidP="00CB1CD0">
            <w:pPr>
              <w:jc w:val="center"/>
            </w:pPr>
          </w:p>
        </w:tc>
        <w:tc>
          <w:tcPr>
            <w:tcW w:w="660" w:type="dxa"/>
          </w:tcPr>
          <w:p w14:paraId="1F0A33CF" w14:textId="77777777" w:rsidR="005F110B" w:rsidRDefault="005F110B" w:rsidP="00CB1CD0">
            <w:pPr>
              <w:jc w:val="center"/>
            </w:pPr>
          </w:p>
        </w:tc>
        <w:tc>
          <w:tcPr>
            <w:tcW w:w="1102" w:type="dxa"/>
          </w:tcPr>
          <w:p w14:paraId="36012406" w14:textId="77777777" w:rsidR="005F110B" w:rsidRDefault="005F110B" w:rsidP="00CB1CD0">
            <w:pPr>
              <w:jc w:val="center"/>
            </w:pPr>
          </w:p>
        </w:tc>
        <w:tc>
          <w:tcPr>
            <w:tcW w:w="793" w:type="dxa"/>
          </w:tcPr>
          <w:p w14:paraId="4DE0B1AD" w14:textId="77777777" w:rsidR="005F110B" w:rsidRDefault="005F110B" w:rsidP="00CB1CD0">
            <w:pPr>
              <w:jc w:val="center"/>
            </w:pPr>
          </w:p>
        </w:tc>
      </w:tr>
    </w:tbl>
    <w:p w14:paraId="1EAF5BA2" w14:textId="77777777" w:rsidR="004E1A07" w:rsidRDefault="004E1A07" w:rsidP="0025689C">
      <w:pPr>
        <w:jc w:val="both"/>
      </w:pPr>
    </w:p>
    <w:p w14:paraId="38B931A9" w14:textId="77777777" w:rsidR="0025689C" w:rsidRPr="00DF6B0E" w:rsidRDefault="0025689C" w:rsidP="00DF6B0E"/>
    <w:sectPr w:rsidR="0025689C" w:rsidRPr="00DF6B0E">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6A818" w14:textId="77777777" w:rsidR="00672E02" w:rsidRDefault="00672E02" w:rsidP="00454916">
      <w:pPr>
        <w:spacing w:after="0" w:line="240" w:lineRule="auto"/>
      </w:pPr>
      <w:r>
        <w:separator/>
      </w:r>
    </w:p>
  </w:endnote>
  <w:endnote w:type="continuationSeparator" w:id="0">
    <w:p w14:paraId="01136A4F" w14:textId="77777777" w:rsidR="00672E02" w:rsidRDefault="00672E02" w:rsidP="00454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1B90F" w14:textId="77777777" w:rsidR="00672E02" w:rsidRDefault="00672E02" w:rsidP="00454916">
      <w:pPr>
        <w:spacing w:after="0" w:line="240" w:lineRule="auto"/>
      </w:pPr>
      <w:r>
        <w:separator/>
      </w:r>
    </w:p>
  </w:footnote>
  <w:footnote w:type="continuationSeparator" w:id="0">
    <w:p w14:paraId="2F8E058A" w14:textId="77777777" w:rsidR="00672E02" w:rsidRDefault="00672E02" w:rsidP="004549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66C"/>
    <w:rsid w:val="00035208"/>
    <w:rsid w:val="000360D1"/>
    <w:rsid w:val="00065AEF"/>
    <w:rsid w:val="00075F17"/>
    <w:rsid w:val="00093998"/>
    <w:rsid w:val="0009560C"/>
    <w:rsid w:val="00097499"/>
    <w:rsid w:val="000B5AC2"/>
    <w:rsid w:val="000D08B2"/>
    <w:rsid w:val="000D7B60"/>
    <w:rsid w:val="000E4607"/>
    <w:rsid w:val="000E607E"/>
    <w:rsid w:val="000F618D"/>
    <w:rsid w:val="00141BB8"/>
    <w:rsid w:val="001574B9"/>
    <w:rsid w:val="00191FBF"/>
    <w:rsid w:val="001A23F7"/>
    <w:rsid w:val="001A37CC"/>
    <w:rsid w:val="001A5817"/>
    <w:rsid w:val="001D247B"/>
    <w:rsid w:val="001E4277"/>
    <w:rsid w:val="001F2B60"/>
    <w:rsid w:val="0020448F"/>
    <w:rsid w:val="00205556"/>
    <w:rsid w:val="0025689C"/>
    <w:rsid w:val="002647FB"/>
    <w:rsid w:val="002A185C"/>
    <w:rsid w:val="002B4434"/>
    <w:rsid w:val="002E4478"/>
    <w:rsid w:val="0032192B"/>
    <w:rsid w:val="00323AB0"/>
    <w:rsid w:val="00364F9F"/>
    <w:rsid w:val="00382554"/>
    <w:rsid w:val="003E42DE"/>
    <w:rsid w:val="003E4D4C"/>
    <w:rsid w:val="00416B65"/>
    <w:rsid w:val="0042643B"/>
    <w:rsid w:val="00454916"/>
    <w:rsid w:val="00455331"/>
    <w:rsid w:val="00466D63"/>
    <w:rsid w:val="00485211"/>
    <w:rsid w:val="004B7A00"/>
    <w:rsid w:val="004E1A07"/>
    <w:rsid w:val="00511768"/>
    <w:rsid w:val="00526AD8"/>
    <w:rsid w:val="0058201B"/>
    <w:rsid w:val="00590D9D"/>
    <w:rsid w:val="0059379B"/>
    <w:rsid w:val="00595146"/>
    <w:rsid w:val="005B7138"/>
    <w:rsid w:val="005C023C"/>
    <w:rsid w:val="005F110B"/>
    <w:rsid w:val="00672E02"/>
    <w:rsid w:val="006932B6"/>
    <w:rsid w:val="006A067E"/>
    <w:rsid w:val="006D6132"/>
    <w:rsid w:val="006E1622"/>
    <w:rsid w:val="006F01F5"/>
    <w:rsid w:val="006F238D"/>
    <w:rsid w:val="00702EE2"/>
    <w:rsid w:val="007554EF"/>
    <w:rsid w:val="0078643B"/>
    <w:rsid w:val="007B54CE"/>
    <w:rsid w:val="007D1557"/>
    <w:rsid w:val="007E03EB"/>
    <w:rsid w:val="007F7460"/>
    <w:rsid w:val="00856707"/>
    <w:rsid w:val="008B069A"/>
    <w:rsid w:val="008C0FC3"/>
    <w:rsid w:val="00920701"/>
    <w:rsid w:val="00920D1A"/>
    <w:rsid w:val="00940554"/>
    <w:rsid w:val="00970EBF"/>
    <w:rsid w:val="009B26A7"/>
    <w:rsid w:val="009B2F2D"/>
    <w:rsid w:val="009C2038"/>
    <w:rsid w:val="00A13D65"/>
    <w:rsid w:val="00A44746"/>
    <w:rsid w:val="00A46B9F"/>
    <w:rsid w:val="00A73074"/>
    <w:rsid w:val="00A8222C"/>
    <w:rsid w:val="00A831D8"/>
    <w:rsid w:val="00A9092E"/>
    <w:rsid w:val="00AB3583"/>
    <w:rsid w:val="00AF1010"/>
    <w:rsid w:val="00B1099F"/>
    <w:rsid w:val="00B17927"/>
    <w:rsid w:val="00B31AF7"/>
    <w:rsid w:val="00B3409A"/>
    <w:rsid w:val="00B3577C"/>
    <w:rsid w:val="00B70AB1"/>
    <w:rsid w:val="00B7157F"/>
    <w:rsid w:val="00BD29C1"/>
    <w:rsid w:val="00BE40F1"/>
    <w:rsid w:val="00BF166C"/>
    <w:rsid w:val="00BF175D"/>
    <w:rsid w:val="00C022F1"/>
    <w:rsid w:val="00C74B02"/>
    <w:rsid w:val="00CA0179"/>
    <w:rsid w:val="00CA27CB"/>
    <w:rsid w:val="00CB0DFA"/>
    <w:rsid w:val="00CB1CD0"/>
    <w:rsid w:val="00CC4DD4"/>
    <w:rsid w:val="00CD3649"/>
    <w:rsid w:val="00CF04C7"/>
    <w:rsid w:val="00D2707F"/>
    <w:rsid w:val="00D325C3"/>
    <w:rsid w:val="00D375F4"/>
    <w:rsid w:val="00D47401"/>
    <w:rsid w:val="00D720F2"/>
    <w:rsid w:val="00D77C4E"/>
    <w:rsid w:val="00D80927"/>
    <w:rsid w:val="00DB55E8"/>
    <w:rsid w:val="00DC6AF8"/>
    <w:rsid w:val="00DF6B0E"/>
    <w:rsid w:val="00E03340"/>
    <w:rsid w:val="00E11303"/>
    <w:rsid w:val="00E120E7"/>
    <w:rsid w:val="00E15A59"/>
    <w:rsid w:val="00E26780"/>
    <w:rsid w:val="00E346AC"/>
    <w:rsid w:val="00E37D16"/>
    <w:rsid w:val="00E56E40"/>
    <w:rsid w:val="00ED0DCB"/>
    <w:rsid w:val="00EF7ABF"/>
    <w:rsid w:val="00EF7DA7"/>
    <w:rsid w:val="00F41185"/>
    <w:rsid w:val="00F5602B"/>
    <w:rsid w:val="00F716E0"/>
    <w:rsid w:val="00F71C75"/>
    <w:rsid w:val="00F97BA9"/>
    <w:rsid w:val="00FC1710"/>
    <w:rsid w:val="00FF20B6"/>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790">
      <w:bodyDiv w:val="1"/>
      <w:marLeft w:val="0"/>
      <w:marRight w:val="0"/>
      <w:marTop w:val="0"/>
      <w:marBottom w:val="0"/>
      <w:divBdr>
        <w:top w:val="none" w:sz="0" w:space="0" w:color="auto"/>
        <w:left w:val="none" w:sz="0" w:space="0" w:color="auto"/>
        <w:bottom w:val="none" w:sz="0" w:space="0" w:color="auto"/>
        <w:right w:val="none" w:sz="0" w:space="0" w:color="auto"/>
      </w:divBdr>
    </w:div>
    <w:div w:id="76830913">
      <w:bodyDiv w:val="1"/>
      <w:marLeft w:val="0"/>
      <w:marRight w:val="0"/>
      <w:marTop w:val="0"/>
      <w:marBottom w:val="0"/>
      <w:divBdr>
        <w:top w:val="none" w:sz="0" w:space="0" w:color="auto"/>
        <w:left w:val="none" w:sz="0" w:space="0" w:color="auto"/>
        <w:bottom w:val="none" w:sz="0" w:space="0" w:color="auto"/>
        <w:right w:val="none" w:sz="0" w:space="0" w:color="auto"/>
      </w:divBdr>
    </w:div>
    <w:div w:id="338389122">
      <w:bodyDiv w:val="1"/>
      <w:marLeft w:val="0"/>
      <w:marRight w:val="0"/>
      <w:marTop w:val="0"/>
      <w:marBottom w:val="0"/>
      <w:divBdr>
        <w:top w:val="none" w:sz="0" w:space="0" w:color="auto"/>
        <w:left w:val="none" w:sz="0" w:space="0" w:color="auto"/>
        <w:bottom w:val="none" w:sz="0" w:space="0" w:color="auto"/>
        <w:right w:val="none" w:sz="0" w:space="0" w:color="auto"/>
      </w:divBdr>
    </w:div>
    <w:div w:id="458452343">
      <w:bodyDiv w:val="1"/>
      <w:marLeft w:val="0"/>
      <w:marRight w:val="0"/>
      <w:marTop w:val="0"/>
      <w:marBottom w:val="0"/>
      <w:divBdr>
        <w:top w:val="none" w:sz="0" w:space="0" w:color="auto"/>
        <w:left w:val="none" w:sz="0" w:space="0" w:color="auto"/>
        <w:bottom w:val="none" w:sz="0" w:space="0" w:color="auto"/>
        <w:right w:val="none" w:sz="0" w:space="0" w:color="auto"/>
      </w:divBdr>
    </w:div>
    <w:div w:id="473530214">
      <w:bodyDiv w:val="1"/>
      <w:marLeft w:val="0"/>
      <w:marRight w:val="0"/>
      <w:marTop w:val="0"/>
      <w:marBottom w:val="0"/>
      <w:divBdr>
        <w:top w:val="none" w:sz="0" w:space="0" w:color="auto"/>
        <w:left w:val="none" w:sz="0" w:space="0" w:color="auto"/>
        <w:bottom w:val="none" w:sz="0" w:space="0" w:color="auto"/>
        <w:right w:val="none" w:sz="0" w:space="0" w:color="auto"/>
      </w:divBdr>
    </w:div>
    <w:div w:id="697317362">
      <w:bodyDiv w:val="1"/>
      <w:marLeft w:val="0"/>
      <w:marRight w:val="0"/>
      <w:marTop w:val="0"/>
      <w:marBottom w:val="0"/>
      <w:divBdr>
        <w:top w:val="none" w:sz="0" w:space="0" w:color="auto"/>
        <w:left w:val="none" w:sz="0" w:space="0" w:color="auto"/>
        <w:bottom w:val="none" w:sz="0" w:space="0" w:color="auto"/>
        <w:right w:val="none" w:sz="0" w:space="0" w:color="auto"/>
      </w:divBdr>
    </w:div>
    <w:div w:id="877932142">
      <w:bodyDiv w:val="1"/>
      <w:marLeft w:val="0"/>
      <w:marRight w:val="0"/>
      <w:marTop w:val="0"/>
      <w:marBottom w:val="0"/>
      <w:divBdr>
        <w:top w:val="none" w:sz="0" w:space="0" w:color="auto"/>
        <w:left w:val="none" w:sz="0" w:space="0" w:color="auto"/>
        <w:bottom w:val="none" w:sz="0" w:space="0" w:color="auto"/>
        <w:right w:val="none" w:sz="0" w:space="0" w:color="auto"/>
      </w:divBdr>
    </w:div>
    <w:div w:id="1481851787">
      <w:bodyDiv w:val="1"/>
      <w:marLeft w:val="0"/>
      <w:marRight w:val="0"/>
      <w:marTop w:val="0"/>
      <w:marBottom w:val="0"/>
      <w:divBdr>
        <w:top w:val="none" w:sz="0" w:space="0" w:color="auto"/>
        <w:left w:val="none" w:sz="0" w:space="0" w:color="auto"/>
        <w:bottom w:val="none" w:sz="0" w:space="0" w:color="auto"/>
        <w:right w:val="none" w:sz="0" w:space="0" w:color="auto"/>
      </w:divBdr>
    </w:div>
    <w:div w:id="1496411586">
      <w:bodyDiv w:val="1"/>
      <w:marLeft w:val="0"/>
      <w:marRight w:val="0"/>
      <w:marTop w:val="0"/>
      <w:marBottom w:val="0"/>
      <w:divBdr>
        <w:top w:val="none" w:sz="0" w:space="0" w:color="auto"/>
        <w:left w:val="none" w:sz="0" w:space="0" w:color="auto"/>
        <w:bottom w:val="none" w:sz="0" w:space="0" w:color="auto"/>
        <w:right w:val="none" w:sz="0" w:space="0" w:color="auto"/>
      </w:divBdr>
    </w:div>
    <w:div w:id="1597595647">
      <w:bodyDiv w:val="1"/>
      <w:marLeft w:val="0"/>
      <w:marRight w:val="0"/>
      <w:marTop w:val="0"/>
      <w:marBottom w:val="0"/>
      <w:divBdr>
        <w:top w:val="none" w:sz="0" w:space="0" w:color="auto"/>
        <w:left w:val="none" w:sz="0" w:space="0" w:color="auto"/>
        <w:bottom w:val="none" w:sz="0" w:space="0" w:color="auto"/>
        <w:right w:val="none" w:sz="0" w:space="0" w:color="auto"/>
      </w:divBdr>
    </w:div>
    <w:div w:id="1756170678">
      <w:bodyDiv w:val="1"/>
      <w:marLeft w:val="0"/>
      <w:marRight w:val="0"/>
      <w:marTop w:val="0"/>
      <w:marBottom w:val="0"/>
      <w:divBdr>
        <w:top w:val="none" w:sz="0" w:space="0" w:color="auto"/>
        <w:left w:val="none" w:sz="0" w:space="0" w:color="auto"/>
        <w:bottom w:val="none" w:sz="0" w:space="0" w:color="auto"/>
        <w:right w:val="none" w:sz="0" w:space="0" w:color="auto"/>
      </w:divBdr>
    </w:div>
    <w:div w:id="1778140635">
      <w:bodyDiv w:val="1"/>
      <w:marLeft w:val="0"/>
      <w:marRight w:val="0"/>
      <w:marTop w:val="0"/>
      <w:marBottom w:val="0"/>
      <w:divBdr>
        <w:top w:val="none" w:sz="0" w:space="0" w:color="auto"/>
        <w:left w:val="none" w:sz="0" w:space="0" w:color="auto"/>
        <w:bottom w:val="none" w:sz="0" w:space="0" w:color="auto"/>
        <w:right w:val="none" w:sz="0" w:space="0" w:color="auto"/>
      </w:divBdr>
    </w:div>
    <w:div w:id="188953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404</Words>
  <Characters>1804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Sina Furkan Özdemir</cp:lastModifiedBy>
  <cp:revision>29</cp:revision>
  <dcterms:created xsi:type="dcterms:W3CDTF">2022-06-02T14:40:00Z</dcterms:created>
  <dcterms:modified xsi:type="dcterms:W3CDTF">2022-06-10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CyHFZ8d"/&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